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98B9D" w14:textId="3782AC72" w:rsidR="003D553E" w:rsidRDefault="001C3264" w:rsidP="0051783F">
      <w:pPr>
        <w:spacing w:line="360" w:lineRule="auto"/>
        <w:rPr>
          <w:b/>
          <w:bCs/>
          <w:sz w:val="28"/>
          <w:szCs w:val="28"/>
        </w:rPr>
      </w:pPr>
      <w:r>
        <w:rPr>
          <w:b/>
          <w:bCs/>
          <w:sz w:val="28"/>
          <w:szCs w:val="28"/>
        </w:rPr>
        <w:t>Optimi</w:t>
      </w:r>
      <w:r w:rsidR="00F63071">
        <w:rPr>
          <w:b/>
          <w:bCs/>
          <w:sz w:val="28"/>
          <w:szCs w:val="28"/>
        </w:rPr>
        <w:t>sing</w:t>
      </w:r>
      <w:r>
        <w:rPr>
          <w:b/>
          <w:bCs/>
          <w:sz w:val="28"/>
          <w:szCs w:val="28"/>
        </w:rPr>
        <w:t xml:space="preserve"> an evolutionary experiment to evolve nitrogen</w:t>
      </w:r>
      <w:r w:rsidR="00F63071">
        <w:rPr>
          <w:b/>
          <w:bCs/>
          <w:sz w:val="28"/>
          <w:szCs w:val="28"/>
        </w:rPr>
        <w:t>-</w:t>
      </w:r>
      <w:r w:rsidR="002C0C3B">
        <w:rPr>
          <w:b/>
          <w:bCs/>
          <w:sz w:val="28"/>
          <w:szCs w:val="28"/>
        </w:rPr>
        <w:t>fixing legume</w:t>
      </w:r>
      <w:r w:rsidR="00C05874">
        <w:rPr>
          <w:b/>
          <w:bCs/>
          <w:sz w:val="28"/>
          <w:szCs w:val="28"/>
        </w:rPr>
        <w:t xml:space="preserve"> symbiosis </w:t>
      </w:r>
      <w:r>
        <w:rPr>
          <w:b/>
          <w:bCs/>
          <w:sz w:val="28"/>
          <w:szCs w:val="28"/>
        </w:rPr>
        <w:t xml:space="preserve">in </w:t>
      </w:r>
      <w:proofErr w:type="spellStart"/>
      <w:r w:rsidRPr="001C3264">
        <w:rPr>
          <w:b/>
          <w:bCs/>
          <w:i/>
          <w:iCs/>
          <w:sz w:val="28"/>
          <w:szCs w:val="28"/>
        </w:rPr>
        <w:t>Mesorhizobium</w:t>
      </w:r>
      <w:proofErr w:type="spellEnd"/>
      <w:r w:rsidRPr="001C3264">
        <w:rPr>
          <w:b/>
          <w:bCs/>
          <w:i/>
          <w:iCs/>
          <w:sz w:val="28"/>
          <w:szCs w:val="28"/>
        </w:rPr>
        <w:t xml:space="preserve"> </w:t>
      </w:r>
      <w:proofErr w:type="spellStart"/>
      <w:r w:rsidRPr="001C3264">
        <w:rPr>
          <w:b/>
          <w:bCs/>
          <w:i/>
          <w:iCs/>
          <w:sz w:val="28"/>
          <w:szCs w:val="28"/>
        </w:rPr>
        <w:t>australicum</w:t>
      </w:r>
      <w:proofErr w:type="spellEnd"/>
      <w:r>
        <w:rPr>
          <w:b/>
          <w:bCs/>
          <w:sz w:val="28"/>
          <w:szCs w:val="28"/>
        </w:rPr>
        <w:t xml:space="preserve"> BR1-1-5</w:t>
      </w:r>
      <w:r w:rsidR="002C0C3B">
        <w:rPr>
          <w:b/>
          <w:bCs/>
          <w:sz w:val="28"/>
          <w:szCs w:val="28"/>
        </w:rPr>
        <w:t>x</w:t>
      </w:r>
      <w:r>
        <w:rPr>
          <w:b/>
          <w:bCs/>
          <w:sz w:val="28"/>
          <w:szCs w:val="28"/>
        </w:rPr>
        <w:t>ICE</w:t>
      </w:r>
      <w:r w:rsidRPr="001C3264">
        <w:rPr>
          <w:b/>
          <w:bCs/>
          <w:i/>
          <w:iCs/>
          <w:sz w:val="28"/>
          <w:szCs w:val="28"/>
        </w:rPr>
        <w:t>Ml</w:t>
      </w:r>
      <w:r>
        <w:rPr>
          <w:b/>
          <w:bCs/>
          <w:sz w:val="28"/>
          <w:szCs w:val="28"/>
        </w:rPr>
        <w:t>Sym</w:t>
      </w:r>
    </w:p>
    <w:p w14:paraId="715D440D" w14:textId="52782654" w:rsidR="0051783F" w:rsidRPr="001E5045" w:rsidRDefault="0051783F" w:rsidP="0051783F">
      <w:pPr>
        <w:spacing w:line="360" w:lineRule="auto"/>
        <w:rPr>
          <w:sz w:val="22"/>
          <w:szCs w:val="22"/>
        </w:rPr>
      </w:pPr>
      <w:r w:rsidRPr="001E5045">
        <w:rPr>
          <w:sz w:val="22"/>
          <w:szCs w:val="22"/>
        </w:rPr>
        <w:t>Isaak Salami</w:t>
      </w:r>
    </w:p>
    <w:p w14:paraId="0A7B424B" w14:textId="77777777" w:rsidR="0051783F" w:rsidRDefault="0051783F" w:rsidP="0051783F">
      <w:pPr>
        <w:spacing w:line="360" w:lineRule="auto"/>
      </w:pPr>
    </w:p>
    <w:p w14:paraId="40E7C6AB" w14:textId="1F7C2965" w:rsidR="00E35697" w:rsidRPr="00E35697" w:rsidRDefault="00E35697" w:rsidP="0051783F">
      <w:pPr>
        <w:spacing w:line="360" w:lineRule="auto"/>
        <w:rPr>
          <w:b/>
          <w:bCs/>
          <w:sz w:val="26"/>
          <w:szCs w:val="26"/>
        </w:rPr>
      </w:pPr>
      <w:r w:rsidRPr="00F9189C">
        <w:rPr>
          <w:b/>
          <w:bCs/>
          <w:sz w:val="26"/>
          <w:szCs w:val="26"/>
        </w:rPr>
        <w:t>Abstract</w:t>
      </w:r>
    </w:p>
    <w:p w14:paraId="247BDB99" w14:textId="486F56E1" w:rsidR="00E35697" w:rsidRPr="00CC0D6E" w:rsidRDefault="00BE0D3A" w:rsidP="0051783F">
      <w:pPr>
        <w:spacing w:line="360" w:lineRule="auto"/>
      </w:pPr>
      <w:r>
        <w:t xml:space="preserve">The symbiosis between soil bacteria and legumes is largely dependent on two factors: </w:t>
      </w:r>
      <w:r w:rsidR="002A3155">
        <w:t xml:space="preserve">1) </w:t>
      </w:r>
      <w:r>
        <w:t xml:space="preserve">the ability for the bacteria to </w:t>
      </w:r>
      <w:r w:rsidR="002A3155">
        <w:t xml:space="preserve">elicit the formation of, and subsequently colonise, nodules on the legume roots, and 2) the ability of the symbiotic bacteria to fix atmospheric nitrogen into nutrients for the benefit of the host plant. </w:t>
      </w:r>
      <w:r w:rsidR="00E47B3D">
        <w:t xml:space="preserve">Previous studies have displayed that </w:t>
      </w:r>
      <w:r w:rsidR="001613BC">
        <w:t xml:space="preserve">acquisition of the integrative and conjugative elements </w:t>
      </w:r>
      <w:r w:rsidR="00D34E35">
        <w:t xml:space="preserve">(ICEs) </w:t>
      </w:r>
      <w:r w:rsidR="001613BC">
        <w:t xml:space="preserve">carrying nitrogen-fixation genes, </w:t>
      </w:r>
      <w:r w:rsidR="00F63071">
        <w:t xml:space="preserve">such as </w:t>
      </w:r>
      <w:proofErr w:type="spellStart"/>
      <w:r w:rsidR="001613BC" w:rsidRPr="001613BC">
        <w:t>ICE</w:t>
      </w:r>
      <w:r w:rsidR="001613BC" w:rsidRPr="00D34E35">
        <w:rPr>
          <w:i/>
          <w:iCs/>
        </w:rPr>
        <w:t>Ml</w:t>
      </w:r>
      <w:r w:rsidR="001613BC">
        <w:t>Sym</w:t>
      </w:r>
      <w:proofErr w:type="spellEnd"/>
      <w:r w:rsidR="001613BC">
        <w:t xml:space="preserve">, can evolve a non-symbiotic </w:t>
      </w:r>
      <w:proofErr w:type="spellStart"/>
      <w:r w:rsidR="00E47B3D" w:rsidRPr="001613BC">
        <w:rPr>
          <w:i/>
          <w:iCs/>
        </w:rPr>
        <w:t>Mesorhizobium</w:t>
      </w:r>
      <w:proofErr w:type="spellEnd"/>
      <w:r w:rsidR="001613BC">
        <w:rPr>
          <w:i/>
          <w:iCs/>
        </w:rPr>
        <w:t xml:space="preserve"> </w:t>
      </w:r>
      <w:r w:rsidR="001613BC">
        <w:t xml:space="preserve">into a nitrogen fixing symbiont. However, some </w:t>
      </w:r>
      <w:proofErr w:type="spellStart"/>
      <w:r w:rsidR="001613BC" w:rsidRPr="001613BC">
        <w:rPr>
          <w:i/>
          <w:iCs/>
        </w:rPr>
        <w:t>Mesorhizobium</w:t>
      </w:r>
      <w:proofErr w:type="spellEnd"/>
      <w:r w:rsidR="001613BC">
        <w:rPr>
          <w:i/>
          <w:iCs/>
        </w:rPr>
        <w:t xml:space="preserve"> </w:t>
      </w:r>
      <w:r w:rsidR="001613BC">
        <w:t xml:space="preserve">transformants cannot fully utilise these symbiosis genes. </w:t>
      </w:r>
      <w:r w:rsidR="00A16759">
        <w:t xml:space="preserve">This </w:t>
      </w:r>
      <w:r w:rsidR="00F63071">
        <w:t>placement project</w:t>
      </w:r>
      <w:r w:rsidR="00A16759">
        <w:t xml:space="preserve"> aim</w:t>
      </w:r>
      <w:r w:rsidR="00F63071">
        <w:t xml:space="preserve">ed </w:t>
      </w:r>
      <w:r w:rsidR="00A16759">
        <w:t>to optimise an evolutionary experiment t</w:t>
      </w:r>
      <w:r w:rsidR="00F63071">
        <w:t>hat would attempt to</w:t>
      </w:r>
      <w:r w:rsidR="00A16759">
        <w:t xml:space="preserve"> </w:t>
      </w:r>
      <w:r w:rsidR="00EE0E1E">
        <w:t xml:space="preserve">evolve </w:t>
      </w:r>
      <w:proofErr w:type="spellStart"/>
      <w:r w:rsidR="00F63071" w:rsidRPr="001613BC">
        <w:rPr>
          <w:i/>
          <w:iCs/>
        </w:rPr>
        <w:t>Mesorhizobiu</w:t>
      </w:r>
      <w:r w:rsidR="00F63071">
        <w:rPr>
          <w:i/>
          <w:iCs/>
        </w:rPr>
        <w:t>m</w:t>
      </w:r>
      <w:proofErr w:type="spellEnd"/>
      <w:r w:rsidR="00E47B3D" w:rsidRPr="0051783F">
        <w:rPr>
          <w:i/>
          <w:iCs/>
        </w:rPr>
        <w:t xml:space="preserve"> </w:t>
      </w:r>
      <w:proofErr w:type="spellStart"/>
      <w:r w:rsidR="00E47B3D" w:rsidRPr="0051783F">
        <w:rPr>
          <w:i/>
          <w:iCs/>
        </w:rPr>
        <w:t>australicum</w:t>
      </w:r>
      <w:proofErr w:type="spellEnd"/>
      <w:r w:rsidR="00E47B3D">
        <w:rPr>
          <w:i/>
          <w:iCs/>
        </w:rPr>
        <w:t xml:space="preserve"> </w:t>
      </w:r>
      <w:r w:rsidR="00E47B3D">
        <w:t>BR1-1-5</w:t>
      </w:r>
      <w:r w:rsidR="001613BC">
        <w:t>x</w:t>
      </w:r>
      <w:r w:rsidR="008B533B">
        <w:t>I</w:t>
      </w:r>
      <w:r w:rsidR="001613BC">
        <w:t>CE</w:t>
      </w:r>
      <w:r w:rsidR="001613BC" w:rsidRPr="008F0804">
        <w:rPr>
          <w:i/>
          <w:iCs/>
        </w:rPr>
        <w:t>Ml</w:t>
      </w:r>
      <w:r w:rsidR="001613BC" w:rsidRPr="008F0804">
        <w:t>Sym</w:t>
      </w:r>
      <w:r w:rsidR="00E47B3D">
        <w:t xml:space="preserve"> </w:t>
      </w:r>
      <w:r w:rsidR="00F63071">
        <w:t xml:space="preserve">to utilise its </w:t>
      </w:r>
      <w:r w:rsidR="00EE0E1E">
        <w:t xml:space="preserve">nitrogen fixing genes and become a </w:t>
      </w:r>
      <w:r w:rsidR="00F63071">
        <w:t xml:space="preserve">successful </w:t>
      </w:r>
      <w:r w:rsidR="00085CBB">
        <w:t xml:space="preserve">symbiont of various </w:t>
      </w:r>
      <w:r w:rsidR="00085CBB" w:rsidRPr="00085CBB">
        <w:rPr>
          <w:i/>
          <w:iCs/>
        </w:rPr>
        <w:t>Lotus</w:t>
      </w:r>
      <w:r w:rsidR="00085CBB">
        <w:t xml:space="preserve"> species</w:t>
      </w:r>
      <w:r w:rsidR="00F63071">
        <w:t xml:space="preserve">. </w:t>
      </w:r>
      <w:r w:rsidR="00D947C2">
        <w:rPr>
          <w:lang w:val="en-GB"/>
        </w:rPr>
        <w:t xml:space="preserve">This was achieved by inoculating </w:t>
      </w:r>
      <w:r w:rsidR="00D947C2" w:rsidRPr="00D947C2">
        <w:rPr>
          <w:i/>
          <w:iCs/>
          <w:lang w:val="en-GB"/>
        </w:rPr>
        <w:t>Lotus</w:t>
      </w:r>
      <w:r w:rsidR="00D947C2">
        <w:rPr>
          <w:lang w:val="en-GB"/>
        </w:rPr>
        <w:t xml:space="preserve"> plants with </w:t>
      </w:r>
      <w:r w:rsidR="00D947C2">
        <w:rPr>
          <w:i/>
          <w:iCs/>
        </w:rPr>
        <w:t>M.</w:t>
      </w:r>
      <w:r w:rsidR="00D947C2" w:rsidRPr="0051783F">
        <w:rPr>
          <w:i/>
          <w:iCs/>
        </w:rPr>
        <w:t xml:space="preserve"> </w:t>
      </w:r>
      <w:proofErr w:type="spellStart"/>
      <w:r w:rsidR="00D947C2" w:rsidRPr="0051783F">
        <w:rPr>
          <w:i/>
          <w:iCs/>
        </w:rPr>
        <w:t>australicum</w:t>
      </w:r>
      <w:proofErr w:type="spellEnd"/>
      <w:r w:rsidR="00D947C2">
        <w:rPr>
          <w:i/>
          <w:iCs/>
        </w:rPr>
        <w:t xml:space="preserve"> </w:t>
      </w:r>
      <w:r w:rsidR="00D947C2">
        <w:t>BR1-1-</w:t>
      </w:r>
      <w:proofErr w:type="gramStart"/>
      <w:r w:rsidR="00D947C2">
        <w:t>5xICE</w:t>
      </w:r>
      <w:r w:rsidR="00D947C2" w:rsidRPr="008F0804">
        <w:rPr>
          <w:i/>
          <w:iCs/>
        </w:rPr>
        <w:t>Ml</w:t>
      </w:r>
      <w:r w:rsidR="00D947C2" w:rsidRPr="008F0804">
        <w:t>Sym</w:t>
      </w:r>
      <w:r w:rsidR="00D947C2">
        <w:t>, and</w:t>
      </w:r>
      <w:proofErr w:type="gramEnd"/>
      <w:r w:rsidR="00D947C2">
        <w:t xml:space="preserve"> conducting nodulation and dry foliage assessments on the resulting shoots. Nodules </w:t>
      </w:r>
      <w:r w:rsidR="00F63071">
        <w:t xml:space="preserve">were then crushed into suspension </w:t>
      </w:r>
      <w:proofErr w:type="gramStart"/>
      <w:r w:rsidR="00F63071">
        <w:t>in an effort to</w:t>
      </w:r>
      <w:proofErr w:type="gramEnd"/>
      <w:r w:rsidR="00F63071">
        <w:t xml:space="preserve"> </w:t>
      </w:r>
      <w:r w:rsidR="000112B6">
        <w:t xml:space="preserve">recover the successful symbionts for further rounds of evolution. </w:t>
      </w:r>
      <w:r w:rsidR="00685908">
        <w:rPr>
          <w:i/>
          <w:iCs/>
        </w:rPr>
        <w:t xml:space="preserve">Lotus. rectus </w:t>
      </w:r>
      <w:r w:rsidR="00685908">
        <w:t xml:space="preserve">Tas2206 was most receptive to </w:t>
      </w:r>
      <w:r w:rsidR="00685908">
        <w:rPr>
          <w:i/>
          <w:iCs/>
        </w:rPr>
        <w:t xml:space="preserve">M. </w:t>
      </w:r>
      <w:proofErr w:type="spellStart"/>
      <w:r w:rsidR="00685908">
        <w:rPr>
          <w:i/>
          <w:iCs/>
        </w:rPr>
        <w:t>australicum</w:t>
      </w:r>
      <w:proofErr w:type="spellEnd"/>
      <w:r w:rsidR="00685908">
        <w:rPr>
          <w:i/>
          <w:iCs/>
        </w:rPr>
        <w:t xml:space="preserve"> </w:t>
      </w:r>
      <w:r w:rsidR="00685908">
        <w:t>BR1-1-5xICE</w:t>
      </w:r>
      <w:r w:rsidR="00685908">
        <w:rPr>
          <w:i/>
          <w:iCs/>
        </w:rPr>
        <w:t>Ml</w:t>
      </w:r>
      <w:r w:rsidR="00685908">
        <w:t>Sym</w:t>
      </w:r>
      <w:r w:rsidR="00F63071">
        <w:t xml:space="preserve"> symbiosis</w:t>
      </w:r>
      <w:r w:rsidR="00685908">
        <w:t xml:space="preserve">, whereas </w:t>
      </w:r>
      <w:r w:rsidR="00685908">
        <w:rPr>
          <w:i/>
          <w:iCs/>
        </w:rPr>
        <w:t xml:space="preserve">L. australis </w:t>
      </w:r>
      <w:r w:rsidR="00685908">
        <w:t xml:space="preserve">ID#3 and </w:t>
      </w:r>
      <w:r w:rsidR="00685908">
        <w:rPr>
          <w:i/>
          <w:iCs/>
        </w:rPr>
        <w:t xml:space="preserve">L. </w:t>
      </w:r>
      <w:proofErr w:type="spellStart"/>
      <w:r w:rsidR="00685908">
        <w:rPr>
          <w:i/>
          <w:iCs/>
        </w:rPr>
        <w:t>uliginosus</w:t>
      </w:r>
      <w:proofErr w:type="spellEnd"/>
      <w:r w:rsidR="00685908">
        <w:rPr>
          <w:i/>
          <w:iCs/>
        </w:rPr>
        <w:t xml:space="preserve"> </w:t>
      </w:r>
      <w:r w:rsidR="00685908">
        <w:t xml:space="preserve">GLOC005 displayed little-to-no success. While some </w:t>
      </w:r>
      <w:r w:rsidR="00685908">
        <w:rPr>
          <w:i/>
          <w:iCs/>
        </w:rPr>
        <w:t xml:space="preserve">Lotus </w:t>
      </w:r>
      <w:r w:rsidR="00685908">
        <w:t xml:space="preserve">subjects displayed characteristic indicators of nitrogen-fixing symbiosis, </w:t>
      </w:r>
      <w:r w:rsidR="00F63071">
        <w:t xml:space="preserve">a One-Way ANOVA displayed that this </w:t>
      </w:r>
      <w:r w:rsidR="00685908">
        <w:t xml:space="preserve">was not correlated with any significant change in biomass. Of the three </w:t>
      </w:r>
      <w:r w:rsidR="00685908">
        <w:rPr>
          <w:i/>
          <w:iCs/>
        </w:rPr>
        <w:t xml:space="preserve">Lotus </w:t>
      </w:r>
      <w:r w:rsidR="00685908">
        <w:t xml:space="preserve">plants assayed, </w:t>
      </w:r>
      <w:r w:rsidR="00685908">
        <w:rPr>
          <w:i/>
          <w:iCs/>
        </w:rPr>
        <w:t xml:space="preserve">L. rectus </w:t>
      </w:r>
      <w:r w:rsidR="00685908">
        <w:t xml:space="preserve">Tas2206 appears to be the most promising candidate with which to pursue the </w:t>
      </w:r>
      <w:r w:rsidR="00685908">
        <w:rPr>
          <w:i/>
          <w:iCs/>
        </w:rPr>
        <w:t xml:space="preserve">M. </w:t>
      </w:r>
      <w:proofErr w:type="spellStart"/>
      <w:r w:rsidR="00685908">
        <w:rPr>
          <w:i/>
          <w:iCs/>
        </w:rPr>
        <w:t>australicum</w:t>
      </w:r>
      <w:proofErr w:type="spellEnd"/>
      <w:r w:rsidR="00685908">
        <w:rPr>
          <w:i/>
          <w:iCs/>
        </w:rPr>
        <w:t xml:space="preserve"> </w:t>
      </w:r>
      <w:r w:rsidR="00685908">
        <w:t>BR1-1-5xICE</w:t>
      </w:r>
      <w:r w:rsidR="00685908">
        <w:rPr>
          <w:i/>
          <w:iCs/>
        </w:rPr>
        <w:t>Ml</w:t>
      </w:r>
      <w:r w:rsidR="00685908">
        <w:t xml:space="preserve">Sym evolutionary experiment. </w:t>
      </w:r>
      <w:r w:rsidR="00085CBB">
        <w:t xml:space="preserve">This study also aimed </w:t>
      </w:r>
      <w:r w:rsidR="0005764D">
        <w:t xml:space="preserve">to confirm copper (Cu) resistance as a reliable </w:t>
      </w:r>
      <w:r w:rsidR="00D34E35">
        <w:t xml:space="preserve">identifier of an integrative and </w:t>
      </w:r>
      <w:r w:rsidR="00D34E35" w:rsidRPr="00C20E60">
        <w:rPr>
          <w:lang w:val="en-GB"/>
        </w:rPr>
        <w:t>mobilizable element</w:t>
      </w:r>
      <w:r w:rsidR="00D34E35">
        <w:rPr>
          <w:lang w:val="en-GB"/>
        </w:rPr>
        <w:t xml:space="preserve"> (IME) of interest. </w:t>
      </w:r>
      <w:r w:rsidR="00F9189C">
        <w:t xml:space="preserve">However, the Cu minimum inhibitory concentration (MIC) assay involving </w:t>
      </w:r>
      <w:r w:rsidR="00F63071">
        <w:t xml:space="preserve">various </w:t>
      </w:r>
      <w:r w:rsidR="00F9189C">
        <w:rPr>
          <w:i/>
          <w:iCs/>
        </w:rPr>
        <w:t>Pseudomonas</w:t>
      </w:r>
      <w:r w:rsidR="00F9189C">
        <w:t xml:space="preserve"> </w:t>
      </w:r>
      <w:r w:rsidR="00F63071">
        <w:t>spp</w:t>
      </w:r>
      <w:r w:rsidR="00F9189C">
        <w:t xml:space="preserve">. displayed no increase in Cu MIC for the positive </w:t>
      </w:r>
      <w:r w:rsidR="00F63071">
        <w:t xml:space="preserve">IME-carrying </w:t>
      </w:r>
      <w:r w:rsidR="00F9189C">
        <w:t xml:space="preserve">controls. As such, Cu resistance is </w:t>
      </w:r>
      <w:r w:rsidR="00F63071">
        <w:t xml:space="preserve">an </w:t>
      </w:r>
      <w:r w:rsidR="00F9189C">
        <w:t xml:space="preserve">unreliable </w:t>
      </w:r>
      <w:r w:rsidR="00F63071">
        <w:t xml:space="preserve">indicator of the IME </w:t>
      </w:r>
      <w:proofErr w:type="gramStart"/>
      <w:r w:rsidR="00F63071">
        <w:t>presence</w:t>
      </w:r>
      <w:proofErr w:type="gramEnd"/>
      <w:r w:rsidR="00F63071">
        <w:t xml:space="preserve"> </w:t>
      </w:r>
      <w:r w:rsidR="00F9189C">
        <w:t xml:space="preserve">and a different selection marker must be investigated.  </w:t>
      </w:r>
    </w:p>
    <w:p w14:paraId="0453B7BF" w14:textId="77777777" w:rsidR="00CC0D6E" w:rsidRDefault="00CC0D6E" w:rsidP="0051783F">
      <w:pPr>
        <w:spacing w:line="360" w:lineRule="auto"/>
        <w:rPr>
          <w:b/>
          <w:bCs/>
          <w:sz w:val="26"/>
          <w:szCs w:val="26"/>
        </w:rPr>
      </w:pPr>
    </w:p>
    <w:p w14:paraId="772CC1B3" w14:textId="084A4669" w:rsidR="0051783F" w:rsidRDefault="0051783F" w:rsidP="0051783F">
      <w:pPr>
        <w:spacing w:line="360" w:lineRule="auto"/>
        <w:rPr>
          <w:b/>
          <w:bCs/>
          <w:sz w:val="26"/>
          <w:szCs w:val="26"/>
        </w:rPr>
      </w:pPr>
      <w:r>
        <w:rPr>
          <w:b/>
          <w:bCs/>
          <w:sz w:val="26"/>
          <w:szCs w:val="26"/>
        </w:rPr>
        <w:t>Introduction</w:t>
      </w:r>
    </w:p>
    <w:p w14:paraId="297D9743" w14:textId="482E1834" w:rsidR="003E0EBF" w:rsidRDefault="0051783F" w:rsidP="0051783F">
      <w:pPr>
        <w:spacing w:line="360" w:lineRule="auto"/>
      </w:pPr>
      <w:r w:rsidRPr="0051783F">
        <w:t>For my half-semester placement, I work</w:t>
      </w:r>
      <w:r>
        <w:t xml:space="preserve">ed </w:t>
      </w:r>
      <w:r w:rsidRPr="0051783F">
        <w:t>under Dr Elena Colombi as part of</w:t>
      </w:r>
      <w:r>
        <w:t xml:space="preserve"> </w:t>
      </w:r>
      <w:r w:rsidRPr="0051783F">
        <w:t>her “</w:t>
      </w:r>
      <w:r w:rsidRPr="0051783F">
        <w:rPr>
          <w:i/>
          <w:iCs/>
        </w:rPr>
        <w:t>Functional</w:t>
      </w:r>
      <w:r>
        <w:rPr>
          <w:i/>
          <w:iCs/>
        </w:rPr>
        <w:t xml:space="preserve"> </w:t>
      </w:r>
      <w:r w:rsidRPr="0051783F">
        <w:rPr>
          <w:i/>
          <w:iCs/>
        </w:rPr>
        <w:t>integration of nitrogen-fixation in Australian indigenous rhizobia to improve soil</w:t>
      </w:r>
      <w:r>
        <w:rPr>
          <w:i/>
          <w:iCs/>
        </w:rPr>
        <w:t xml:space="preserve"> </w:t>
      </w:r>
      <w:r w:rsidRPr="0051783F">
        <w:rPr>
          <w:i/>
          <w:iCs/>
        </w:rPr>
        <w:t>fertility</w:t>
      </w:r>
      <w:r w:rsidRPr="0051783F">
        <w:t>” project.</w:t>
      </w:r>
      <w:r>
        <w:t xml:space="preserve"> </w:t>
      </w:r>
    </w:p>
    <w:p w14:paraId="171F4435" w14:textId="1DD27650" w:rsidR="00C90D7D" w:rsidRDefault="0051783F" w:rsidP="0051783F">
      <w:pPr>
        <w:spacing w:line="360" w:lineRule="auto"/>
      </w:pPr>
      <w:r w:rsidRPr="0051783F">
        <w:t>This project ultimately aims to identify the influence of genetic background o</w:t>
      </w:r>
      <w:r w:rsidR="00F63071">
        <w:t>f</w:t>
      </w:r>
      <w:r w:rsidRPr="0051783F">
        <w:t xml:space="preserve"> </w:t>
      </w:r>
      <w:r w:rsidR="00400658">
        <w:t xml:space="preserve">Australian soil </w:t>
      </w:r>
      <w:r w:rsidRPr="0051783F">
        <w:t>bacteria’s ability to acquire and utilise rhizobia symbiosis genes.</w:t>
      </w:r>
      <w:r w:rsidR="00400658">
        <w:t xml:space="preserve"> </w:t>
      </w:r>
      <w:r w:rsidR="00CA7969">
        <w:t xml:space="preserve">A symbiosis </w:t>
      </w:r>
      <w:r w:rsidR="00291E11">
        <w:t xml:space="preserve">between a soil bacteria </w:t>
      </w:r>
      <w:r w:rsidR="00291E11">
        <w:lastRenderedPageBreak/>
        <w:t xml:space="preserve">and a </w:t>
      </w:r>
      <w:r w:rsidR="002A5D0B">
        <w:t>legume</w:t>
      </w:r>
      <w:r w:rsidR="00291E11">
        <w:t xml:space="preserve"> </w:t>
      </w:r>
      <w:r w:rsidR="00CA7969">
        <w:t xml:space="preserve">is typically characterised by the formation of nodules on the </w:t>
      </w:r>
      <w:r w:rsidR="002A5D0B">
        <w:t>legume’s roots</w:t>
      </w:r>
      <w:r w:rsidR="002A5D0B">
        <w:fldChar w:fldCharType="begin"/>
      </w:r>
      <w:r w:rsidR="002A5D0B">
        <w:instrText xml:space="preserve"> ADDIN ZOTERO_ITEM CSL_CITATION {"citationID":"QWTGD7PQ","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2A5D0B">
        <w:fldChar w:fldCharType="separate"/>
      </w:r>
      <w:r w:rsidR="002A5D0B" w:rsidRPr="002A5D0B">
        <w:rPr>
          <w:vertAlign w:val="superscript"/>
        </w:rPr>
        <w:t>1</w:t>
      </w:r>
      <w:r w:rsidR="002A5D0B">
        <w:fldChar w:fldCharType="end"/>
      </w:r>
      <w:r w:rsidR="002A5D0B">
        <w:t xml:space="preserve">. </w:t>
      </w:r>
      <w:r w:rsidR="00EB3B53">
        <w:t>These nodules, composed of differentiated plant cells,</w:t>
      </w:r>
      <w:r w:rsidR="00F80094">
        <w:t xml:space="preserve"> create a specialised environment to host the symbiotic rhizobia</w:t>
      </w:r>
      <w:r w:rsidR="00F80094">
        <w:fldChar w:fldCharType="begin"/>
      </w:r>
      <w:r w:rsidR="00F80094">
        <w:instrText xml:space="preserve"> ADDIN ZOTERO_ITEM CSL_CITATION {"citationID":"9VXBGe5z","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F80094">
        <w:fldChar w:fldCharType="separate"/>
      </w:r>
      <w:r w:rsidR="00F80094" w:rsidRPr="00F80094">
        <w:rPr>
          <w:vertAlign w:val="superscript"/>
        </w:rPr>
        <w:t>1</w:t>
      </w:r>
      <w:r w:rsidR="00F80094">
        <w:fldChar w:fldCharType="end"/>
      </w:r>
      <w:r w:rsidR="00F80094">
        <w:t xml:space="preserve">. It is here that the bacteria and </w:t>
      </w:r>
      <w:r w:rsidR="00AB4184">
        <w:t xml:space="preserve">plant exchange nutrients </w:t>
      </w:r>
      <w:r w:rsidR="00F63071">
        <w:t xml:space="preserve">with </w:t>
      </w:r>
      <w:r w:rsidR="00AB4184">
        <w:t xml:space="preserve">one another. </w:t>
      </w:r>
      <w:r w:rsidR="00BD4CB0">
        <w:t xml:space="preserve">A key function of the rhizobia </w:t>
      </w:r>
      <w:r w:rsidR="00AF7E46">
        <w:t>in this relationship is the fixation of atmospheric nitrogen (N</w:t>
      </w:r>
      <w:r w:rsidR="00AF7E46" w:rsidRPr="00AF7E46">
        <w:rPr>
          <w:vertAlign w:val="subscript"/>
        </w:rPr>
        <w:t>2</w:t>
      </w:r>
      <w:r w:rsidR="00AF7E46">
        <w:t>) into bioavailable nitrogenous compounds (NH</w:t>
      </w:r>
      <w:r w:rsidR="00AF7E46" w:rsidRPr="00AF7E46">
        <w:rPr>
          <w:vertAlign w:val="subscript"/>
        </w:rPr>
        <w:t>3</w:t>
      </w:r>
      <w:r w:rsidR="00AF7E46">
        <w:t>)</w:t>
      </w:r>
      <w:r w:rsidR="006964B2">
        <w:fldChar w:fldCharType="begin"/>
      </w:r>
      <w:r w:rsidR="006964B2">
        <w:instrText xml:space="preserve"> ADDIN ZOTERO_ITEM CSL_CITATION {"citationID":"PuK3yMxT","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6964B2">
        <w:fldChar w:fldCharType="separate"/>
      </w:r>
      <w:r w:rsidR="006964B2" w:rsidRPr="006964B2">
        <w:rPr>
          <w:vertAlign w:val="superscript"/>
        </w:rPr>
        <w:t>1</w:t>
      </w:r>
      <w:r w:rsidR="006964B2">
        <w:fldChar w:fldCharType="end"/>
      </w:r>
      <w:r w:rsidR="00AF7E46">
        <w:t>.</w:t>
      </w:r>
      <w:r w:rsidR="006964B2">
        <w:t xml:space="preserve"> </w:t>
      </w:r>
      <w:r w:rsidR="00F63071">
        <w:t>This fixed nitrogen</w:t>
      </w:r>
      <w:r w:rsidR="006964B2">
        <w:t xml:space="preserve"> </w:t>
      </w:r>
      <w:r w:rsidR="00736A08">
        <w:t xml:space="preserve">is akin to a “biological fertiliser” that benefits the growth and development of the host </w:t>
      </w:r>
      <w:r w:rsidR="00F63071">
        <w:t>legume</w:t>
      </w:r>
      <w:r w:rsidR="00736A08">
        <w:t>.</w:t>
      </w:r>
    </w:p>
    <w:p w14:paraId="3C4F8E67" w14:textId="77777777" w:rsidR="003546B5" w:rsidRDefault="00456DB7" w:rsidP="0051783F">
      <w:pPr>
        <w:spacing w:line="360" w:lineRule="auto"/>
      </w:pPr>
      <w:r>
        <w:t>I</w:t>
      </w:r>
      <w:r w:rsidR="00736A08">
        <w:t xml:space="preserve">ntegrative and </w:t>
      </w:r>
      <w:r w:rsidR="00D01596">
        <w:t>conjugative elements (ICE</w:t>
      </w:r>
      <w:r w:rsidR="007C39AE">
        <w:t>s</w:t>
      </w:r>
      <w:r w:rsidR="00D01596">
        <w:t>)</w:t>
      </w:r>
      <w:r w:rsidR="007C39AE">
        <w:t xml:space="preserve"> </w:t>
      </w:r>
      <w:r w:rsidR="00511CFF">
        <w:t>are horizontally transmissible element</w:t>
      </w:r>
      <w:r w:rsidR="003546B5">
        <w:t>s that can shuttle genes between different host bacteria</w:t>
      </w:r>
      <w:r w:rsidR="003546B5">
        <w:fldChar w:fldCharType="begin"/>
      </w:r>
      <w:r w:rsidR="003546B5">
        <w:instrText xml:space="preserve"> ADDIN ZOTERO_ITEM CSL_CITATION {"citationID":"qbE6a1Vm","properties":{"formattedCitation":"\\super 2\\nosupersub{}","plainCitation":"2","noteIndex":0},"citationItems":[{"id":23,"uris":["http://zotero.org/users/16656036/items/JVSECL6Q"],"itemData":{"id":23,"type":"article-journal","abstract":"Horizontal gene transfer plays a major role in microbial evolution, allowing microbes to acquire new genes and phenotypes. Integrative and conjugative elements (ICEs, a.k.a. conjugative transposons) are modular mobile genetic elements integrated into a host genome and are passively propagated during chromosomal replication and cell division. Induction of ICE gene expression leads to excision, production of the conserved conjugation machinery (a type IV secretion system), and the potential to transfer DNA to appropriate recipients. ICEs typically contain cargo genes that are not usually related to the ICE life cycle and that confer phenotypes to host cells. We summarize the life cycle and discovery of ICEs, some of the regulatory mechanisms, and how the types of cargo have influenced our view of ICEs. We discuss how ICEs can acquire new cargo genes and describe challenges to the field and various perspectives on ICE biology.","container-title":"Annual Review of Genetics","DOI":"10.1146/annurev-genet-112414-055018","ISSN":"0066-4197, 1545-2948","issue":"Volume 49, 2015","language":"en","note":"publisher: Annual Reviews","page":"577-601","source":"www.annualreviews.org","title":"Integrative and Conjugative Elements (ICEs): What They Do and How They Work","title-short":"Integrative and Conjugative Elements (ICEs)","volume":"49","author":[{"family":"Johnson","given":"Christopher M."},{"family":"Grossman","given":"Alan D."}],"issued":{"date-parts":[["2015",11,23]]}}}],"schema":"https://github.com/citation-style-language/schema/raw/master/csl-citation.json"} </w:instrText>
      </w:r>
      <w:r w:rsidR="003546B5">
        <w:fldChar w:fldCharType="separate"/>
      </w:r>
      <w:r w:rsidR="003546B5" w:rsidRPr="003546B5">
        <w:rPr>
          <w:vertAlign w:val="superscript"/>
        </w:rPr>
        <w:t>2</w:t>
      </w:r>
      <w:r w:rsidR="003546B5">
        <w:fldChar w:fldCharType="end"/>
      </w:r>
      <w:r w:rsidR="003546B5">
        <w:t xml:space="preserve">. They differ from other transmissible elements in the that they are not only </w:t>
      </w:r>
      <w:r w:rsidR="00511CFF">
        <w:t xml:space="preserve">capable of </w:t>
      </w:r>
      <w:r w:rsidR="004F31FC">
        <w:t xml:space="preserve">integrating into a chromosome for passive replication, </w:t>
      </w:r>
      <w:r w:rsidR="003546B5">
        <w:t xml:space="preserve">but also possess sequences </w:t>
      </w:r>
      <w:r w:rsidR="00F63071">
        <w:t>encod</w:t>
      </w:r>
      <w:r w:rsidR="003546B5">
        <w:t>ing</w:t>
      </w:r>
      <w:r w:rsidR="00F63071">
        <w:t xml:space="preserve"> their</w:t>
      </w:r>
      <w:r w:rsidR="004F31FC">
        <w:t xml:space="preserve"> </w:t>
      </w:r>
      <w:r w:rsidR="00F63071">
        <w:t xml:space="preserve">own </w:t>
      </w:r>
      <w:r w:rsidR="004F31FC">
        <w:t>self-excision</w:t>
      </w:r>
      <w:r w:rsidR="003546B5">
        <w:t>, as well as that encode for the synthesis</w:t>
      </w:r>
      <w:r w:rsidR="004F31FC">
        <w:t xml:space="preserve"> </w:t>
      </w:r>
      <w:r w:rsidR="003546B5">
        <w:t xml:space="preserve">of </w:t>
      </w:r>
      <w:r w:rsidR="004F31FC">
        <w:t>conjugati</w:t>
      </w:r>
      <w:r w:rsidR="003546B5">
        <w:t>ve infrastructure</w:t>
      </w:r>
      <w:r w:rsidR="004F31FC">
        <w:fldChar w:fldCharType="begin"/>
      </w:r>
      <w:r w:rsidR="001340FA">
        <w:instrText xml:space="preserve"> ADDIN ZOTERO_ITEM CSL_CITATION {"citationID":"NLVfX2OJ","properties":{"formattedCitation":"\\super 2\\nosupersub{}","plainCitation":"2","noteIndex":0},"citationItems":[{"id":23,"uris":["http://zotero.org/users/16656036/items/JVSECL6Q"],"itemData":{"id":23,"type":"article-journal","abstract":"Horizontal gene transfer plays a major role in microbial evolution, allowing microbes to acquire new genes and phenotypes. Integrative and conjugative elements (ICEs, a.k.a. conjugative transposons) are modular mobile genetic elements integrated into a host genome and are passively propagated during chromosomal replication and cell division. Induction of ICE gene expression leads to excision, production of the conserved conjugation machinery (a type IV secretion system), and the potential to transfer DNA to appropriate recipients. ICEs typically contain cargo genes that are not usually related to the ICE life cycle and that confer phenotypes to host cells. We summarize the life cycle and discovery of ICEs, some of the regulatory mechanisms, and how the types of cargo have influenced our view of ICEs. We discuss how ICEs can acquire new cargo genes and describe challenges to the field and various perspectives on ICE biology.","container-title":"Annual Review of Genetics","DOI":"10.1146/annurev-genet-112414-055018","ISSN":"0066-4197, 1545-2948","issue":"Volume 49, 2015","language":"en","note":"publisher: Annual Reviews","page":"577-601","source":"www.annualreviews.org","title":"Integrative and Conjugative Elements (ICEs): What They Do and How They Work","title-short":"Integrative and Conjugative Elements (ICEs)","volume":"49","author":[{"family":"Johnson","given":"Christopher M."},{"family":"Grossman","given":"Alan D."}],"issued":{"date-parts":[["2015",11,23]]}}}],"schema":"https://github.com/citation-style-language/schema/raw/master/csl-citation.json"} </w:instrText>
      </w:r>
      <w:r w:rsidR="004F31FC">
        <w:fldChar w:fldCharType="separate"/>
      </w:r>
      <w:r w:rsidR="001340FA" w:rsidRPr="001340FA">
        <w:rPr>
          <w:vertAlign w:val="superscript"/>
        </w:rPr>
        <w:t>2</w:t>
      </w:r>
      <w:r w:rsidR="004F31FC">
        <w:fldChar w:fldCharType="end"/>
      </w:r>
      <w:r w:rsidR="004F31FC">
        <w:t>.</w:t>
      </w:r>
      <w:r w:rsidR="00707927">
        <w:t xml:space="preserve"> Dr Colombi’s previous work on </w:t>
      </w:r>
      <w:r w:rsidR="009909B8">
        <w:t xml:space="preserve">the </w:t>
      </w:r>
      <w:proofErr w:type="spellStart"/>
      <w:r w:rsidR="00707927">
        <w:t>ICE</w:t>
      </w:r>
      <w:r w:rsidR="00707927" w:rsidRPr="008F0804">
        <w:rPr>
          <w:i/>
          <w:iCs/>
        </w:rPr>
        <w:t>Ml</w:t>
      </w:r>
      <w:r w:rsidR="00707927" w:rsidRPr="008F0804">
        <w:t>Sym</w:t>
      </w:r>
      <w:proofErr w:type="spellEnd"/>
      <w:r w:rsidR="003546B5">
        <w:t xml:space="preserve"> </w:t>
      </w:r>
      <w:r w:rsidR="00707927">
        <w:t xml:space="preserve">displayed </w:t>
      </w:r>
      <w:r w:rsidR="00C22BA0">
        <w:t>that</w:t>
      </w:r>
      <w:r w:rsidR="009909B8">
        <w:t xml:space="preserve"> its</w:t>
      </w:r>
      <w:r w:rsidR="00C22BA0">
        <w:t xml:space="preserve"> acquisition can evolve non-symbiotic </w:t>
      </w:r>
      <w:proofErr w:type="spellStart"/>
      <w:r w:rsidR="00C22BA0">
        <w:rPr>
          <w:i/>
          <w:iCs/>
        </w:rPr>
        <w:t>Mesorhizobium</w:t>
      </w:r>
      <w:proofErr w:type="spellEnd"/>
      <w:r w:rsidR="00C22BA0">
        <w:rPr>
          <w:i/>
          <w:iCs/>
        </w:rPr>
        <w:t xml:space="preserve"> </w:t>
      </w:r>
      <w:r w:rsidR="00C22BA0">
        <w:t>spp. into nitrogen-fixing symbionts</w:t>
      </w:r>
      <w:r w:rsidR="00C22BA0">
        <w:fldChar w:fldCharType="begin"/>
      </w:r>
      <w:r w:rsidR="001340FA">
        <w:instrText xml:space="preserve"> ADDIN ZOTERO_ITEM CSL_CITATION {"citationID":"xXfgQCe5","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22BA0">
        <w:fldChar w:fldCharType="separate"/>
      </w:r>
      <w:r w:rsidR="001340FA" w:rsidRPr="001340FA">
        <w:rPr>
          <w:vertAlign w:val="superscript"/>
        </w:rPr>
        <w:t>3</w:t>
      </w:r>
      <w:r w:rsidR="00C22BA0">
        <w:fldChar w:fldCharType="end"/>
      </w:r>
      <w:r w:rsidR="00C22BA0">
        <w:t>.</w:t>
      </w:r>
      <w:r w:rsidR="009909B8">
        <w:t xml:space="preserve"> However, </w:t>
      </w:r>
      <w:r w:rsidR="007F218A">
        <w:t xml:space="preserve">this is not true for all non-symbiotic </w:t>
      </w:r>
      <w:proofErr w:type="spellStart"/>
      <w:r w:rsidR="007F218A">
        <w:rPr>
          <w:i/>
          <w:iCs/>
        </w:rPr>
        <w:t>Mesorhizobium</w:t>
      </w:r>
      <w:proofErr w:type="spellEnd"/>
      <w:r w:rsidR="007F218A">
        <w:rPr>
          <w:i/>
          <w:iCs/>
        </w:rPr>
        <w:t xml:space="preserve"> </w:t>
      </w:r>
      <w:proofErr w:type="gramStart"/>
      <w:r w:rsidR="007F218A">
        <w:t>spp.</w:t>
      </w:r>
      <w:r w:rsidR="004D5998">
        <w:t>.</w:t>
      </w:r>
      <w:proofErr w:type="gramEnd"/>
      <w:r w:rsidR="004D5998">
        <w:t xml:space="preserve">  One such example is the Australian soil bacteria, </w:t>
      </w:r>
      <w:r w:rsidR="004D5998" w:rsidRPr="0051783F">
        <w:rPr>
          <w:i/>
          <w:iCs/>
        </w:rPr>
        <w:t>M</w:t>
      </w:r>
      <w:r w:rsidR="007C772F">
        <w:rPr>
          <w:i/>
          <w:iCs/>
        </w:rPr>
        <w:t>.</w:t>
      </w:r>
      <w:r w:rsidR="004D5998" w:rsidRPr="0051783F">
        <w:rPr>
          <w:i/>
          <w:iCs/>
        </w:rPr>
        <w:t xml:space="preserve"> </w:t>
      </w:r>
      <w:proofErr w:type="spellStart"/>
      <w:r w:rsidR="004D5998" w:rsidRPr="0051783F">
        <w:rPr>
          <w:i/>
          <w:iCs/>
        </w:rPr>
        <w:t>australicum</w:t>
      </w:r>
      <w:proofErr w:type="spellEnd"/>
      <w:r w:rsidR="004D5998">
        <w:rPr>
          <w:i/>
          <w:iCs/>
        </w:rPr>
        <w:t xml:space="preserve"> </w:t>
      </w:r>
      <w:r w:rsidR="004D5998">
        <w:t>BR1-1-5</w:t>
      </w:r>
      <w:r w:rsidR="00C90D7D">
        <w:fldChar w:fldCharType="begin"/>
      </w:r>
      <w:r w:rsidR="001340FA">
        <w:instrText xml:space="preserve"> ADDIN ZOTERO_ITEM CSL_CITATION {"citationID":"fBrrNYN6","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90D7D">
        <w:fldChar w:fldCharType="separate"/>
      </w:r>
      <w:r w:rsidR="001340FA" w:rsidRPr="001340FA">
        <w:rPr>
          <w:vertAlign w:val="superscript"/>
        </w:rPr>
        <w:t>3</w:t>
      </w:r>
      <w:r w:rsidR="00C90D7D">
        <w:fldChar w:fldCharType="end"/>
      </w:r>
      <w:r w:rsidR="003546B5">
        <w:t xml:space="preserve">. </w:t>
      </w:r>
    </w:p>
    <w:p w14:paraId="1BCEF6B7" w14:textId="67260472" w:rsidR="00707927" w:rsidRPr="008B79EC" w:rsidRDefault="003546B5" w:rsidP="0051783F">
      <w:pPr>
        <w:spacing w:line="360" w:lineRule="auto"/>
      </w:pPr>
      <w:r>
        <w:t xml:space="preserve">While </w:t>
      </w:r>
      <w:r w:rsidR="007C772F" w:rsidRPr="0051783F">
        <w:rPr>
          <w:i/>
          <w:iCs/>
        </w:rPr>
        <w:t>M</w:t>
      </w:r>
      <w:r w:rsidR="007C772F">
        <w:rPr>
          <w:i/>
          <w:iCs/>
        </w:rPr>
        <w:t>.</w:t>
      </w:r>
      <w:r w:rsidR="007C772F" w:rsidRPr="0051783F">
        <w:rPr>
          <w:i/>
          <w:iCs/>
        </w:rPr>
        <w:t xml:space="preserve"> </w:t>
      </w:r>
      <w:proofErr w:type="spellStart"/>
      <w:r w:rsidR="007C772F" w:rsidRPr="0051783F">
        <w:rPr>
          <w:i/>
          <w:iCs/>
        </w:rPr>
        <w:t>australicum</w:t>
      </w:r>
      <w:proofErr w:type="spellEnd"/>
      <w:r w:rsidR="007C772F">
        <w:rPr>
          <w:i/>
          <w:iCs/>
        </w:rPr>
        <w:t xml:space="preserve"> </w:t>
      </w:r>
      <w:r w:rsidR="007C772F">
        <w:t>BR1-1-5xICE</w:t>
      </w:r>
      <w:r w:rsidR="007C772F" w:rsidRPr="008F0804">
        <w:rPr>
          <w:i/>
          <w:iCs/>
        </w:rPr>
        <w:t>Ml</w:t>
      </w:r>
      <w:r w:rsidR="007C772F" w:rsidRPr="008F0804">
        <w:t>Sym</w:t>
      </w:r>
      <w:r w:rsidR="007C772F">
        <w:t xml:space="preserve"> was unable to</w:t>
      </w:r>
      <w:r w:rsidR="001340FA">
        <w:t xml:space="preserve"> utilise the nitrogen-fixing genes of the ICE</w:t>
      </w:r>
      <w:r w:rsidR="001340FA" w:rsidRPr="008F0804">
        <w:rPr>
          <w:i/>
          <w:iCs/>
        </w:rPr>
        <w:t>Ml</w:t>
      </w:r>
      <w:r w:rsidR="001340FA" w:rsidRPr="008F0804">
        <w:t>Sym</w:t>
      </w:r>
      <w:r w:rsidR="001340FA">
        <w:fldChar w:fldCharType="begin"/>
      </w:r>
      <w:r w:rsidR="001340FA">
        <w:instrText xml:space="preserve"> ADDIN ZOTERO_ITEM CSL_CITATION {"citationID":"GLiBYxTV","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1340FA">
        <w:fldChar w:fldCharType="separate"/>
      </w:r>
      <w:r w:rsidR="001340FA" w:rsidRPr="001340FA">
        <w:rPr>
          <w:vertAlign w:val="superscript"/>
        </w:rPr>
        <w:t>3</w:t>
      </w:r>
      <w:r w:rsidR="001340FA">
        <w:fldChar w:fldCharType="end"/>
      </w:r>
      <w:r>
        <w:t xml:space="preserve">, </w:t>
      </w:r>
      <w:r w:rsidR="008705FF">
        <w:t xml:space="preserve">Dr Colombi’s previous work indicates that a </w:t>
      </w:r>
      <w:proofErr w:type="spellStart"/>
      <w:r w:rsidR="008705FF">
        <w:rPr>
          <w:i/>
          <w:iCs/>
        </w:rPr>
        <w:t>Mesorhizobium</w:t>
      </w:r>
      <w:r w:rsidR="008705FF">
        <w:t>’s</w:t>
      </w:r>
      <w:proofErr w:type="spellEnd"/>
      <w:r w:rsidR="008705FF">
        <w:t xml:space="preserve"> genetic background may influence its ability to utilise genes of the </w:t>
      </w:r>
      <w:proofErr w:type="spellStart"/>
      <w:r w:rsidR="008705FF">
        <w:t>ICE</w:t>
      </w:r>
      <w:r w:rsidR="008705FF" w:rsidRPr="008F0804">
        <w:rPr>
          <w:i/>
          <w:iCs/>
        </w:rPr>
        <w:t>Ml</w:t>
      </w:r>
      <w:r w:rsidR="008705FF" w:rsidRPr="008F0804">
        <w:t>Sym</w:t>
      </w:r>
      <w:proofErr w:type="spellEnd"/>
      <w:r w:rsidR="008705FF">
        <w:t>. This placement project aim</w:t>
      </w:r>
      <w:r>
        <w:t xml:space="preserve">ed </w:t>
      </w:r>
      <w:r w:rsidR="008705FF">
        <w:t xml:space="preserve">to </w:t>
      </w:r>
      <w:r>
        <w:t xml:space="preserve">optimise an evolutionary experiment that would </w:t>
      </w:r>
      <w:r w:rsidR="008705FF">
        <w:t xml:space="preserve">investigate this </w:t>
      </w:r>
      <w:r w:rsidR="00107E2C">
        <w:t xml:space="preserve">idea. Briefly, this </w:t>
      </w:r>
      <w:r>
        <w:t>experiment would</w:t>
      </w:r>
      <w:r w:rsidR="00107E2C">
        <w:t xml:space="preserve"> involv</w:t>
      </w:r>
      <w:r>
        <w:t>e</w:t>
      </w:r>
      <w:r w:rsidR="00107E2C">
        <w:t xml:space="preserve"> </w:t>
      </w:r>
      <w:r w:rsidR="00E148FE">
        <w:t>inoculating</w:t>
      </w:r>
      <w:r w:rsidR="00107E2C">
        <w:t xml:space="preserve"> seedlings of various </w:t>
      </w:r>
      <w:r w:rsidR="00107E2C" w:rsidRPr="00107E2C">
        <w:rPr>
          <w:i/>
          <w:iCs/>
        </w:rPr>
        <w:t>Lotus</w:t>
      </w:r>
      <w:r w:rsidR="00107E2C">
        <w:t xml:space="preserve"> </w:t>
      </w:r>
      <w:r w:rsidR="00E148FE">
        <w:t>species</w:t>
      </w:r>
      <w:r w:rsidR="00107E2C">
        <w:t xml:space="preserve"> with </w:t>
      </w:r>
      <w:r w:rsidR="00107E2C" w:rsidRPr="0051783F">
        <w:rPr>
          <w:i/>
          <w:iCs/>
        </w:rPr>
        <w:t>M</w:t>
      </w:r>
      <w:r w:rsidR="00107E2C">
        <w:rPr>
          <w:i/>
          <w:iCs/>
        </w:rPr>
        <w:t>.</w:t>
      </w:r>
      <w:r w:rsidR="00107E2C" w:rsidRPr="0051783F">
        <w:rPr>
          <w:i/>
          <w:iCs/>
        </w:rPr>
        <w:t xml:space="preserve"> </w:t>
      </w:r>
      <w:proofErr w:type="spellStart"/>
      <w:r w:rsidR="00107E2C" w:rsidRPr="0051783F">
        <w:rPr>
          <w:i/>
          <w:iCs/>
        </w:rPr>
        <w:t>australicum</w:t>
      </w:r>
      <w:proofErr w:type="spellEnd"/>
      <w:r w:rsidR="00107E2C">
        <w:rPr>
          <w:i/>
          <w:iCs/>
        </w:rPr>
        <w:t xml:space="preserve"> </w:t>
      </w:r>
      <w:r w:rsidR="00107E2C">
        <w:t>BR1-1-5xICE</w:t>
      </w:r>
      <w:r w:rsidR="00107E2C" w:rsidRPr="008F0804">
        <w:rPr>
          <w:i/>
          <w:iCs/>
        </w:rPr>
        <w:t>Ml</w:t>
      </w:r>
      <w:r w:rsidR="00107E2C" w:rsidRPr="008F0804">
        <w:t>Sym</w:t>
      </w:r>
      <w:r w:rsidR="00E148FE">
        <w:t xml:space="preserve">. Following plant growth, any nodules present on the </w:t>
      </w:r>
      <w:r w:rsidR="00A152CC">
        <w:t>plant roots will be harvested to recover</w:t>
      </w:r>
      <w:r w:rsidR="00E148FE">
        <w:t xml:space="preserve"> </w:t>
      </w:r>
      <w:r w:rsidR="00E148FE" w:rsidRPr="0051783F">
        <w:rPr>
          <w:i/>
          <w:iCs/>
        </w:rPr>
        <w:t>M</w:t>
      </w:r>
      <w:r w:rsidR="00E148FE">
        <w:rPr>
          <w:i/>
          <w:iCs/>
        </w:rPr>
        <w:t>.</w:t>
      </w:r>
      <w:r w:rsidR="00E148FE" w:rsidRPr="0051783F">
        <w:rPr>
          <w:i/>
          <w:iCs/>
        </w:rPr>
        <w:t xml:space="preserve"> </w:t>
      </w:r>
      <w:proofErr w:type="spellStart"/>
      <w:r w:rsidR="00E148FE" w:rsidRPr="0051783F">
        <w:rPr>
          <w:i/>
          <w:iCs/>
        </w:rPr>
        <w:t>australicum</w:t>
      </w:r>
      <w:proofErr w:type="spellEnd"/>
      <w:r w:rsidR="00E148FE">
        <w:rPr>
          <w:i/>
          <w:iCs/>
        </w:rPr>
        <w:t xml:space="preserve"> </w:t>
      </w:r>
      <w:r w:rsidR="00E148FE">
        <w:t>BR1-1-5xICE</w:t>
      </w:r>
      <w:r w:rsidR="00E148FE" w:rsidRPr="008F0804">
        <w:rPr>
          <w:i/>
          <w:iCs/>
        </w:rPr>
        <w:t>Ml</w:t>
      </w:r>
      <w:r w:rsidR="00E148FE" w:rsidRPr="008F0804">
        <w:t>Sym</w:t>
      </w:r>
      <w:r w:rsidR="00A152CC">
        <w:t xml:space="preserve">. </w:t>
      </w:r>
      <w:r>
        <w:t xml:space="preserve">As this isolate was recovered from a nodule, it can be reasoned that the bacterium’s genotype was able to utilise the symbiosis genes of </w:t>
      </w:r>
      <w:proofErr w:type="spellStart"/>
      <w:r>
        <w:t>ICE</w:t>
      </w:r>
      <w:r w:rsidRPr="008F0804">
        <w:rPr>
          <w:i/>
          <w:iCs/>
        </w:rPr>
        <w:t>Ml</w:t>
      </w:r>
      <w:r w:rsidRPr="008F0804">
        <w:t>Sym</w:t>
      </w:r>
      <w:proofErr w:type="spellEnd"/>
      <w:r>
        <w:t xml:space="preserve"> to some extent. The isolate</w:t>
      </w:r>
      <w:r w:rsidR="00A152CC">
        <w:t xml:space="preserve"> will then be used to inoculate </w:t>
      </w:r>
      <w:r w:rsidR="006405FC">
        <w:t xml:space="preserve">another plant of the original host species. It is thought that after multiple rounds of inoculation, the </w:t>
      </w:r>
      <w:r w:rsidR="006405FC" w:rsidRPr="006405FC">
        <w:rPr>
          <w:i/>
          <w:iCs/>
        </w:rPr>
        <w:t>Lotus</w:t>
      </w:r>
      <w:r w:rsidR="006405FC">
        <w:t xml:space="preserve"> host</w:t>
      </w:r>
      <w:r w:rsidR="00E148FE">
        <w:t xml:space="preserve"> </w:t>
      </w:r>
      <w:r w:rsidR="006405FC">
        <w:t xml:space="preserve">will select for </w:t>
      </w:r>
      <w:r w:rsidR="006405FC" w:rsidRPr="0051783F">
        <w:rPr>
          <w:i/>
          <w:iCs/>
        </w:rPr>
        <w:t>M</w:t>
      </w:r>
      <w:r w:rsidR="006405FC">
        <w:rPr>
          <w:i/>
          <w:iCs/>
        </w:rPr>
        <w:t>.</w:t>
      </w:r>
      <w:r w:rsidR="006405FC" w:rsidRPr="0051783F">
        <w:rPr>
          <w:i/>
          <w:iCs/>
        </w:rPr>
        <w:t xml:space="preserve"> </w:t>
      </w:r>
      <w:proofErr w:type="spellStart"/>
      <w:r w:rsidR="006405FC" w:rsidRPr="0051783F">
        <w:rPr>
          <w:i/>
          <w:iCs/>
        </w:rPr>
        <w:t>australicum</w:t>
      </w:r>
      <w:proofErr w:type="spellEnd"/>
      <w:r w:rsidR="006405FC">
        <w:rPr>
          <w:i/>
          <w:iCs/>
        </w:rPr>
        <w:t xml:space="preserve"> </w:t>
      </w:r>
      <w:r w:rsidR="006405FC">
        <w:t>BR1-1-5xICE</w:t>
      </w:r>
      <w:r w:rsidR="006405FC" w:rsidRPr="008F0804">
        <w:rPr>
          <w:i/>
          <w:iCs/>
        </w:rPr>
        <w:t>Ml</w:t>
      </w:r>
      <w:r w:rsidR="006405FC" w:rsidRPr="008F0804">
        <w:t>Sym</w:t>
      </w:r>
      <w:r w:rsidR="006405FC">
        <w:t xml:space="preserve"> genotypes </w:t>
      </w:r>
      <w:r>
        <w:t xml:space="preserve">that can </w:t>
      </w:r>
      <w:r w:rsidR="00457471">
        <w:t xml:space="preserve">more </w:t>
      </w:r>
      <w:r>
        <w:t xml:space="preserve">efficiently and effectively </w:t>
      </w:r>
      <w:r w:rsidR="00457471">
        <w:t>utilis</w:t>
      </w:r>
      <w:r>
        <w:t>e</w:t>
      </w:r>
      <w:r w:rsidR="00457471">
        <w:t xml:space="preserve"> th</w:t>
      </w:r>
      <w:r w:rsidR="004C0374">
        <w:t>e</w:t>
      </w:r>
      <w:r>
        <w:t xml:space="preserve"> symbiosis and</w:t>
      </w:r>
      <w:r w:rsidR="004C0374">
        <w:t xml:space="preserve"> nitrogen-fixing </w:t>
      </w:r>
      <w:r w:rsidR="00457471">
        <w:t xml:space="preserve">genes of the </w:t>
      </w:r>
      <w:proofErr w:type="spellStart"/>
      <w:r w:rsidR="00457471">
        <w:t>ICE</w:t>
      </w:r>
      <w:r w:rsidR="00457471" w:rsidRPr="008F0804">
        <w:rPr>
          <w:i/>
          <w:iCs/>
        </w:rPr>
        <w:t>Ml</w:t>
      </w:r>
      <w:r w:rsidR="00457471" w:rsidRPr="008F0804">
        <w:t>Sym</w:t>
      </w:r>
      <w:proofErr w:type="spellEnd"/>
      <w:r w:rsidR="00457471">
        <w:t>.</w:t>
      </w:r>
      <w:r w:rsidR="004C0374">
        <w:t xml:space="preserve"> </w:t>
      </w:r>
    </w:p>
    <w:p w14:paraId="4C923C89" w14:textId="032C9111" w:rsidR="00F30F85" w:rsidRDefault="0051783F" w:rsidP="0051783F">
      <w:pPr>
        <w:spacing w:line="360" w:lineRule="auto"/>
      </w:pPr>
      <w:r>
        <w:t xml:space="preserve">As </w:t>
      </w:r>
      <w:r w:rsidR="004C0374">
        <w:t xml:space="preserve">this </w:t>
      </w:r>
      <w:r>
        <w:t xml:space="preserve">project is still in its initial stages, this placement involved conducting preliminary tests and experiments with the aim to optimize the study’s experimental design. This was attempted from two different angles. </w:t>
      </w:r>
      <w:r w:rsidR="00F30F85">
        <w:t>The first</w:t>
      </w:r>
      <w:r>
        <w:t xml:space="preserve">, to determine the symbiosis and nitrogen-fixing ability of </w:t>
      </w:r>
      <w:r w:rsidRPr="0051783F">
        <w:rPr>
          <w:i/>
          <w:iCs/>
        </w:rPr>
        <w:t>M</w:t>
      </w:r>
      <w:r w:rsidR="00F30F85">
        <w:rPr>
          <w:i/>
          <w:iCs/>
        </w:rPr>
        <w:t>.</w:t>
      </w:r>
      <w:r w:rsidRPr="0051783F">
        <w:rPr>
          <w:i/>
          <w:iCs/>
        </w:rPr>
        <w:t xml:space="preserve"> </w:t>
      </w:r>
      <w:proofErr w:type="spellStart"/>
      <w:r w:rsidRPr="0051783F">
        <w:rPr>
          <w:i/>
          <w:iCs/>
        </w:rPr>
        <w:t>australicum</w:t>
      </w:r>
      <w:proofErr w:type="spellEnd"/>
      <w:r>
        <w:t xml:space="preserve"> BR1-1-5xICE</w:t>
      </w:r>
      <w:r w:rsidR="008F0804" w:rsidRPr="008F0804">
        <w:rPr>
          <w:i/>
          <w:iCs/>
        </w:rPr>
        <w:t>Ml</w:t>
      </w:r>
      <w:r w:rsidR="008F0804" w:rsidRPr="008F0804">
        <w:t>Sym</w:t>
      </w:r>
      <w:r w:rsidR="008F0804" w:rsidRPr="008F0804">
        <w:rPr>
          <w:b/>
          <w:bCs/>
        </w:rPr>
        <w:t xml:space="preserve"> </w:t>
      </w:r>
      <w:r>
        <w:t xml:space="preserve">in different </w:t>
      </w:r>
      <w:r w:rsidRPr="0051783F">
        <w:rPr>
          <w:i/>
          <w:iCs/>
        </w:rPr>
        <w:t>Lotus</w:t>
      </w:r>
      <w:r>
        <w:t xml:space="preserve"> spp</w:t>
      </w:r>
      <w:r w:rsidR="00915561">
        <w:t>.</w:t>
      </w:r>
      <w:r>
        <w:t xml:space="preserve"> prior to the planned evolutionary experiment. </w:t>
      </w:r>
    </w:p>
    <w:p w14:paraId="3A03A7AB" w14:textId="744E2180" w:rsidR="0051783F" w:rsidRDefault="00F30F85" w:rsidP="0051783F">
      <w:pPr>
        <w:spacing w:line="360" w:lineRule="auto"/>
      </w:pPr>
      <w:r>
        <w:t xml:space="preserve">The second angle was one adjacent – but still fundamentally related – to the </w:t>
      </w:r>
      <w:r w:rsidRPr="0051783F">
        <w:rPr>
          <w:i/>
          <w:iCs/>
        </w:rPr>
        <w:t>M</w:t>
      </w:r>
      <w:r>
        <w:rPr>
          <w:i/>
          <w:iCs/>
        </w:rPr>
        <w:t>.</w:t>
      </w:r>
      <w:r w:rsidRPr="0051783F">
        <w:rPr>
          <w:i/>
          <w:iCs/>
        </w:rPr>
        <w:t xml:space="preserve"> </w:t>
      </w:r>
      <w:proofErr w:type="spellStart"/>
      <w:r w:rsidRPr="0051783F">
        <w:rPr>
          <w:i/>
          <w:iCs/>
        </w:rPr>
        <w:t>australicum</w:t>
      </w:r>
      <w:proofErr w:type="spellEnd"/>
      <w:r>
        <w:t xml:space="preserve"> work. This </w:t>
      </w:r>
      <w:r w:rsidR="007D03B6">
        <w:t xml:space="preserve">secondary approach aimed </w:t>
      </w:r>
      <w:r w:rsidR="0051783F">
        <w:t xml:space="preserve">to </w:t>
      </w:r>
      <w:r w:rsidR="00154CCD">
        <w:t>determine a reliable method of confirming</w:t>
      </w:r>
      <w:r w:rsidR="0051783F">
        <w:t xml:space="preserve"> the presence of </w:t>
      </w:r>
      <w:r w:rsidR="003546B5">
        <w:t xml:space="preserve">an </w:t>
      </w:r>
      <w:r w:rsidR="007C3563">
        <w:t xml:space="preserve">integrative </w:t>
      </w:r>
      <w:r w:rsidR="00C20E60" w:rsidRPr="00C20E60">
        <w:rPr>
          <w:lang w:val="en-GB"/>
        </w:rPr>
        <w:t>and mobilizable elemen</w:t>
      </w:r>
      <w:r w:rsidR="003546B5">
        <w:rPr>
          <w:lang w:val="en-GB"/>
        </w:rPr>
        <w:t>t</w:t>
      </w:r>
      <w:r w:rsidR="00C20E60">
        <w:rPr>
          <w:lang w:val="en-GB"/>
        </w:rPr>
        <w:t xml:space="preserve"> (IME)</w:t>
      </w:r>
      <w:r w:rsidR="00D34E35">
        <w:t xml:space="preserve"> </w:t>
      </w:r>
      <w:r w:rsidR="00B8686E">
        <w:t>conferring symbiosis and nitrogen-fixation</w:t>
      </w:r>
      <w:r w:rsidR="008B21C7">
        <w:t xml:space="preserve"> inn a given bacterium. </w:t>
      </w:r>
      <w:r w:rsidR="00C20E60">
        <w:t xml:space="preserve">These IME’s are similar to ICE’s in the fact that they are also </w:t>
      </w:r>
      <w:r w:rsidR="001C2BC5" w:rsidRPr="001C2BC5">
        <w:t xml:space="preserve">encode their own excision </w:t>
      </w:r>
      <w:r w:rsidR="001C2BC5" w:rsidRPr="001C2BC5">
        <w:lastRenderedPageBreak/>
        <w:t>and integration</w:t>
      </w:r>
      <w:r w:rsidR="001C2BC5">
        <w:t>, but rely on the host’s conjugative systems to transfer between cells</w:t>
      </w:r>
      <w:r w:rsidR="0081580E">
        <w:fldChar w:fldCharType="begin"/>
      </w:r>
      <w:r w:rsidR="0081580E">
        <w:instrText xml:space="preserve"> ADDIN ZOTERO_ITEM CSL_CITATION {"citationID":"4WWpIB1J","properties":{"formattedCitation":"\\super 4\\nosupersub{}","plainCitation":"4","noteIndex":0},"citationItems":[{"id":289,"uris":["http://zotero.org/users/16656036/items/N3DVUQAT"],"itemData":{"id":289,"type":"article-journal","abstract":"Conjugation is a key mechanism of bacterial evolution that involves mobile genetic elements. Recent findings indicated that the main actors of conjugative transfer are not the well-known conjugative or mobilizable plasmids but are the integrated elements. This paper reviews current knowledge on “integrative and mobilizable elements” (IMEs) that have recently been shown to be highly diverse and highly widespread but are still rarely described. IMEs encode their own excision and integration and use the conjugation machinery of unrelated co-resident conjugative element for their own transfer. Recent studies revealed a much more complex and much more diverse lifecycle than initially thought. Besides their main transmission as integrated elements, IMEs probably use plasmid-like strategies to ensure their maintenance after excision. Their interaction with conjugative elements reveals not only harmless hitchhikers but also hunters that use conjugative elements as target for their integration or harmful parasites that subvert the conjugative apparatus of incoming elements to invade cells that harbor them. IMEs carry genes conferring various functions, such as resistance to antibiotics, that can enhance the fitness of their hosts and that contribute to their maintenance in bacterial populations. Taken as a whole, IMEs are probably major contributors to bacterial evolution.","container-title":"Genes","DOI":"10.3390/genes8110337","ISSN":"2073-4425","issue":"11","language":"en","license":"http://creativecommons.org/licenses/by/3.0/","note":"number: 11\npublisher: Multidisciplinary Digital Publishing Institute","page":"337","source":"www.mdpi.com","title":"The Obscure World of Integrative and Mobilizable Elements, Highly Widespread Elements that Pirate Bacterial Conjugative Systems","volume":"8","author":[{"family":"Guédon","given":"Gérard"},{"family":"Libante","given":"Virginie"},{"family":"Coluzzi","given":"Charles"},{"family":"Payot","given":"Sophie"},{"family":"Leblond-Bourget","given":"Nathalie"}],"issued":{"date-parts":[["2017",11]]}}}],"schema":"https://github.com/citation-style-language/schema/raw/master/csl-citation.json"} </w:instrText>
      </w:r>
      <w:r w:rsidR="0081580E">
        <w:fldChar w:fldCharType="separate"/>
      </w:r>
      <w:r w:rsidR="0081580E" w:rsidRPr="0081580E">
        <w:rPr>
          <w:vertAlign w:val="superscript"/>
        </w:rPr>
        <w:t>4</w:t>
      </w:r>
      <w:r w:rsidR="0081580E">
        <w:fldChar w:fldCharType="end"/>
      </w:r>
      <w:r w:rsidR="0081580E">
        <w:t xml:space="preserve">. </w:t>
      </w:r>
      <w:r w:rsidR="00B8686E">
        <w:t>Once</w:t>
      </w:r>
      <w:r w:rsidR="0081580E">
        <w:t xml:space="preserve"> a reliable identifier has been</w:t>
      </w:r>
      <w:r w:rsidR="00B8686E">
        <w:t xml:space="preserve"> confirmed, </w:t>
      </w:r>
      <w:r w:rsidR="0081580E" w:rsidRPr="0051783F">
        <w:rPr>
          <w:i/>
          <w:iCs/>
        </w:rPr>
        <w:t>Pseudomonas</w:t>
      </w:r>
      <w:r w:rsidR="0081580E">
        <w:t xml:space="preserve"> </w:t>
      </w:r>
      <w:r w:rsidR="008B21C7">
        <w:t xml:space="preserve">carriers of the IME </w:t>
      </w:r>
      <w:r w:rsidR="00B8686E">
        <w:t xml:space="preserve">would </w:t>
      </w:r>
      <w:r w:rsidR="00B8686E" w:rsidRPr="00F30F85">
        <w:t xml:space="preserve">serve as </w:t>
      </w:r>
      <w:r w:rsidR="00154CCD" w:rsidRPr="00F30F85">
        <w:t>donors</w:t>
      </w:r>
      <w:r w:rsidR="00B8686E" w:rsidRPr="00F30F85">
        <w:t xml:space="preserve"> to provide</w:t>
      </w:r>
      <w:r w:rsidR="008B21C7">
        <w:t xml:space="preserve"> the</w:t>
      </w:r>
      <w:r w:rsidR="00B8686E" w:rsidRPr="00F30F85">
        <w:t xml:space="preserve"> IME to</w:t>
      </w:r>
      <w:r w:rsidR="0081580E" w:rsidRPr="00F30F85">
        <w:t xml:space="preserve"> </w:t>
      </w:r>
      <w:r w:rsidR="00B8686E" w:rsidRPr="00F30F85">
        <w:t>non-symbiotic</w:t>
      </w:r>
      <w:r w:rsidR="00154CCD" w:rsidRPr="00F30F85">
        <w:t xml:space="preserve"> soil rhizobia</w:t>
      </w:r>
      <w:r w:rsidR="00167904">
        <w:t>.</w:t>
      </w:r>
      <w:r>
        <w:t xml:space="preserve"> These transformants </w:t>
      </w:r>
      <w:r w:rsidR="008B21C7">
        <w:t>will</w:t>
      </w:r>
      <w:r>
        <w:t xml:space="preserve"> then be employed in evolution experiments </w:t>
      </w:r>
      <w:proofErr w:type="gramStart"/>
      <w:r>
        <w:t>similar to</w:t>
      </w:r>
      <w:proofErr w:type="gramEnd"/>
      <w:r>
        <w:t xml:space="preserve"> that described for </w:t>
      </w:r>
      <w:r w:rsidRPr="0051783F">
        <w:rPr>
          <w:i/>
          <w:iCs/>
        </w:rPr>
        <w:t>M</w:t>
      </w:r>
      <w:r>
        <w:rPr>
          <w:i/>
          <w:iCs/>
        </w:rPr>
        <w:t>.</w:t>
      </w:r>
      <w:r w:rsidRPr="0051783F">
        <w:rPr>
          <w:i/>
          <w:iCs/>
        </w:rPr>
        <w:t xml:space="preserve"> </w:t>
      </w:r>
      <w:proofErr w:type="spellStart"/>
      <w:r w:rsidRPr="0051783F">
        <w:rPr>
          <w:i/>
          <w:iCs/>
        </w:rPr>
        <w:t>australicum</w:t>
      </w:r>
      <w:proofErr w:type="spellEnd"/>
      <w:r>
        <w:t xml:space="preserve"> BR1-1-5xICE</w:t>
      </w:r>
      <w:r w:rsidRPr="008F0804">
        <w:rPr>
          <w:i/>
          <w:iCs/>
        </w:rPr>
        <w:t>Ml</w:t>
      </w:r>
      <w:r w:rsidRPr="008F0804">
        <w:t>Sym</w:t>
      </w:r>
      <w:r>
        <w:rPr>
          <w:b/>
          <w:bCs/>
        </w:rPr>
        <w:t>.</w:t>
      </w:r>
      <w:r w:rsidR="00167904">
        <w:t xml:space="preserve"> </w:t>
      </w:r>
      <w:r w:rsidR="00B8686E">
        <w:t xml:space="preserve">As the IME </w:t>
      </w:r>
      <w:r w:rsidR="007D03B6">
        <w:t>wa</w:t>
      </w:r>
      <w:r w:rsidR="00B8686E">
        <w:t xml:space="preserve">s believed to carry </w:t>
      </w:r>
      <w:r w:rsidR="00167904">
        <w:t xml:space="preserve">copper (Cu) resistance gene, this study aimed to </w:t>
      </w:r>
      <w:r w:rsidR="008B21C7">
        <w:t xml:space="preserve">confirm </w:t>
      </w:r>
      <w:r w:rsidR="00167904">
        <w:t>whether IME presence can be selected for by a Cu minimum inhibitory concentration (MIC) test.</w:t>
      </w:r>
      <w:r w:rsidR="008B21C7">
        <w:t xml:space="preserve"> Various strains of </w:t>
      </w:r>
      <w:r w:rsidR="008B21C7" w:rsidRPr="008B21C7">
        <w:rPr>
          <w:i/>
          <w:iCs/>
        </w:rPr>
        <w:t xml:space="preserve">P. </w:t>
      </w:r>
      <w:proofErr w:type="spellStart"/>
      <w:r w:rsidR="008B21C7" w:rsidRPr="008B21C7">
        <w:rPr>
          <w:i/>
          <w:iCs/>
        </w:rPr>
        <w:t>stutzeri</w:t>
      </w:r>
      <w:proofErr w:type="spellEnd"/>
      <w:r w:rsidR="008B21C7">
        <w:t xml:space="preserve"> previously confirmed by Dr Colombi to possess the IME were used to test this Cu selection theory.</w:t>
      </w:r>
      <w:r w:rsidR="00167904">
        <w:t xml:space="preserve"> </w:t>
      </w:r>
    </w:p>
    <w:p w14:paraId="7D63782C" w14:textId="45016F72" w:rsidR="001A0A03" w:rsidRPr="00BD6A77" w:rsidRDefault="00CB50D7" w:rsidP="00CE57D7">
      <w:pPr>
        <w:spacing w:line="360" w:lineRule="auto"/>
      </w:pPr>
      <w:r>
        <w:t>Th</w:t>
      </w:r>
      <w:r w:rsidR="00CE57D7">
        <w:t xml:space="preserve">ese </w:t>
      </w:r>
      <w:r w:rsidR="008B21C7">
        <w:t>two separate approaches of experiment optimization were employed in the context of testing</w:t>
      </w:r>
      <w:r w:rsidR="00CE57D7">
        <w:t xml:space="preserve"> three </w:t>
      </w:r>
      <w:r w:rsidR="008B21C7">
        <w:t xml:space="preserve">different </w:t>
      </w:r>
      <w:r w:rsidR="00CE57D7">
        <w:t>hypothes</w:t>
      </w:r>
      <w:r w:rsidR="008B21C7">
        <w:t>es</w:t>
      </w:r>
      <w:r w:rsidR="00CE57D7">
        <w:t xml:space="preserve">: 1) </w:t>
      </w:r>
      <w:r w:rsidR="00B95289">
        <w:t xml:space="preserve">Symbiosis rates will </w:t>
      </w:r>
      <w:r w:rsidR="009B2F71">
        <w:t xml:space="preserve">differ between different </w:t>
      </w:r>
      <w:r w:rsidR="009B2F71" w:rsidRPr="009B2F71">
        <w:rPr>
          <w:i/>
          <w:iCs/>
        </w:rPr>
        <w:t>Lotus</w:t>
      </w:r>
      <w:r w:rsidR="009B2F71">
        <w:t xml:space="preserve"> spp</w:t>
      </w:r>
      <w:r w:rsidR="009B2F71" w:rsidRPr="00FE185C">
        <w:t xml:space="preserve">., </w:t>
      </w:r>
      <w:r w:rsidR="00B801AC" w:rsidRPr="00FE185C">
        <w:t>as different species and genotypes are very selective of their symbionts</w:t>
      </w:r>
      <w:r w:rsidR="00FE185C" w:rsidRPr="00FE185C">
        <w:fldChar w:fldCharType="begin"/>
      </w:r>
      <w:r w:rsidR="00FE185C" w:rsidRPr="00FE185C">
        <w:instrText xml:space="preserve"> ADDIN ZOTERO_ITEM CSL_CITATION {"citationID":"n0MwQz9b","properties":{"formattedCitation":"\\super 5\\nosupersub{}","plainCitation":"5","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FE185C" w:rsidRPr="00FE185C">
        <w:fldChar w:fldCharType="separate"/>
      </w:r>
      <w:r w:rsidR="00FE185C" w:rsidRPr="00FE185C">
        <w:rPr>
          <w:vertAlign w:val="superscript"/>
        </w:rPr>
        <w:t>5</w:t>
      </w:r>
      <w:r w:rsidR="00FE185C" w:rsidRPr="00FE185C">
        <w:fldChar w:fldCharType="end"/>
      </w:r>
      <w:r w:rsidR="00CE57D7">
        <w:t xml:space="preserve">. 2) </w:t>
      </w:r>
      <w:r w:rsidR="00BB4D20">
        <w:t>Any plants that do display symbiosis</w:t>
      </w:r>
      <w:r w:rsidR="00CE57D7">
        <w:t xml:space="preserve"> indicators</w:t>
      </w:r>
      <w:r w:rsidR="00BB4D20">
        <w:t xml:space="preserve"> will have </w:t>
      </w:r>
      <w:r w:rsidR="008B21C7">
        <w:t xml:space="preserve">a </w:t>
      </w:r>
      <w:r w:rsidR="00BB4D20">
        <w:t xml:space="preserve">greater </w:t>
      </w:r>
      <w:r w:rsidR="008B21C7">
        <w:t xml:space="preserve">dry foliage </w:t>
      </w:r>
      <w:r w:rsidR="00BB4D20">
        <w:t>mass than those that do not, due to nitrogen fixation</w:t>
      </w:r>
      <w:r w:rsidR="00CE57D7">
        <w:t xml:space="preserve">. 3) </w:t>
      </w:r>
      <w:r w:rsidR="00885972" w:rsidRPr="0051783F">
        <w:rPr>
          <w:i/>
          <w:iCs/>
        </w:rPr>
        <w:t>Pseudomonas</w:t>
      </w:r>
      <w:r w:rsidR="00885972">
        <w:t xml:space="preserve"> spp</w:t>
      </w:r>
      <w:r w:rsidR="00915561">
        <w:t>.</w:t>
      </w:r>
      <w:r w:rsidR="00885972">
        <w:t xml:space="preserve"> possessing IME will have greater Cu MIC than those that do not, thus confirming </w:t>
      </w:r>
      <w:r w:rsidR="00CE57D7">
        <w:t xml:space="preserve">Cu resistance as a reliable indicator of </w:t>
      </w:r>
      <w:r w:rsidR="00885972">
        <w:t>IME</w:t>
      </w:r>
      <w:r w:rsidR="00CE57D7">
        <w:t xml:space="preserve"> presence.</w:t>
      </w:r>
    </w:p>
    <w:p w14:paraId="51A351B9" w14:textId="77777777" w:rsidR="00CE57D7" w:rsidRDefault="00CE57D7" w:rsidP="0051783F">
      <w:pPr>
        <w:spacing w:line="360" w:lineRule="auto"/>
        <w:rPr>
          <w:b/>
          <w:bCs/>
          <w:sz w:val="26"/>
          <w:szCs w:val="26"/>
        </w:rPr>
      </w:pPr>
    </w:p>
    <w:p w14:paraId="74E30B63" w14:textId="3BD4112A" w:rsidR="0051783F" w:rsidRDefault="0051783F" w:rsidP="0051783F">
      <w:pPr>
        <w:spacing w:line="360" w:lineRule="auto"/>
        <w:rPr>
          <w:b/>
          <w:bCs/>
          <w:sz w:val="26"/>
          <w:szCs w:val="26"/>
        </w:rPr>
      </w:pPr>
      <w:r>
        <w:rPr>
          <w:b/>
          <w:bCs/>
          <w:sz w:val="26"/>
          <w:szCs w:val="26"/>
        </w:rPr>
        <w:t>Methods</w:t>
      </w:r>
    </w:p>
    <w:p w14:paraId="0F51FB72" w14:textId="41286DC3" w:rsidR="0051783F" w:rsidRPr="00154CCD" w:rsidRDefault="008E746B" w:rsidP="0051783F">
      <w:pPr>
        <w:spacing w:line="360" w:lineRule="auto"/>
        <w:rPr>
          <w:b/>
          <w:bCs/>
        </w:rPr>
      </w:pPr>
      <w:r>
        <w:rPr>
          <w:b/>
          <w:bCs/>
          <w:i/>
          <w:iCs/>
        </w:rPr>
        <w:t xml:space="preserve">L. australis </w:t>
      </w:r>
      <w:r>
        <w:rPr>
          <w:b/>
          <w:bCs/>
        </w:rPr>
        <w:t xml:space="preserve">and </w:t>
      </w:r>
      <w:r>
        <w:rPr>
          <w:b/>
          <w:bCs/>
          <w:i/>
          <w:iCs/>
        </w:rPr>
        <w:t xml:space="preserve">L. </w:t>
      </w:r>
      <w:proofErr w:type="spellStart"/>
      <w:r>
        <w:rPr>
          <w:b/>
          <w:bCs/>
          <w:i/>
          <w:iCs/>
        </w:rPr>
        <w:t>corniculatus</w:t>
      </w:r>
      <w:proofErr w:type="spellEnd"/>
      <w:r>
        <w:rPr>
          <w:b/>
          <w:bCs/>
          <w:i/>
          <w:iCs/>
        </w:rPr>
        <w:t xml:space="preserve"> s</w:t>
      </w:r>
      <w:r w:rsidR="00154CCD" w:rsidRPr="00154CCD">
        <w:rPr>
          <w:b/>
          <w:bCs/>
        </w:rPr>
        <w:t xml:space="preserve">eed </w:t>
      </w:r>
      <w:r w:rsidR="00154CCD">
        <w:rPr>
          <w:b/>
          <w:bCs/>
        </w:rPr>
        <w:t>inoculation</w:t>
      </w:r>
    </w:p>
    <w:p w14:paraId="3E389C64" w14:textId="69E0B6AC" w:rsidR="00154CCD" w:rsidRDefault="00154CCD" w:rsidP="0051783F">
      <w:pPr>
        <w:spacing w:line="360" w:lineRule="auto"/>
      </w:pPr>
      <w:r w:rsidRPr="00154CCD">
        <w:t xml:space="preserve">Four seed samples were </w:t>
      </w:r>
      <w:r>
        <w:t>selected for inoculation</w:t>
      </w:r>
      <w:r w:rsidRPr="00154CCD">
        <w:t xml:space="preserve">:  Two samples of </w:t>
      </w:r>
      <w:r w:rsidRPr="00154CCD">
        <w:rPr>
          <w:i/>
          <w:iCs/>
        </w:rPr>
        <w:t>L. australis</w:t>
      </w:r>
      <w:r w:rsidR="008B21C7">
        <w:t>:</w:t>
      </w:r>
      <w:r w:rsidR="000A5A05">
        <w:t xml:space="preserve"> </w:t>
      </w:r>
      <w:r w:rsidR="00147A39" w:rsidRPr="00154CCD">
        <w:rPr>
          <w:i/>
          <w:iCs/>
        </w:rPr>
        <w:t>L. australis</w:t>
      </w:r>
      <w:r w:rsidR="00147A39">
        <w:rPr>
          <w:i/>
          <w:iCs/>
        </w:rPr>
        <w:t xml:space="preserve"> </w:t>
      </w:r>
      <w:r w:rsidR="00EA2C26">
        <w:t xml:space="preserve">SA17133 (L2) </w:t>
      </w:r>
      <w:r>
        <w:t>and</w:t>
      </w:r>
      <w:r w:rsidR="00EA2C26">
        <w:t xml:space="preserve"> </w:t>
      </w:r>
      <w:r w:rsidR="00EA2C26" w:rsidRPr="00154CCD">
        <w:rPr>
          <w:i/>
          <w:iCs/>
        </w:rPr>
        <w:t>L. australis</w:t>
      </w:r>
      <w:r w:rsidR="00EA2C26">
        <w:t xml:space="preserve"> </w:t>
      </w:r>
      <w:proofErr w:type="gramStart"/>
      <w:r w:rsidR="00EA2C26">
        <w:t>ID</w:t>
      </w:r>
      <w:r w:rsidR="003F0302">
        <w:t>:#</w:t>
      </w:r>
      <w:proofErr w:type="gramEnd"/>
      <w:r w:rsidR="003F0302">
        <w:t>3 (</w:t>
      </w:r>
      <w:r w:rsidR="00AE7923">
        <w:t>L</w:t>
      </w:r>
      <w:r w:rsidRPr="00154CCD">
        <w:t xml:space="preserve">4), </w:t>
      </w:r>
      <w:r w:rsidR="000A5A05">
        <w:t xml:space="preserve">and two samples </w:t>
      </w:r>
      <w:r w:rsidR="0034771C">
        <w:t xml:space="preserve">of </w:t>
      </w:r>
      <w:r w:rsidRPr="00154CCD">
        <w:rPr>
          <w:i/>
          <w:iCs/>
        </w:rPr>
        <w:t xml:space="preserve">L. </w:t>
      </w:r>
      <w:proofErr w:type="spellStart"/>
      <w:r w:rsidRPr="00154CCD">
        <w:rPr>
          <w:i/>
          <w:iCs/>
        </w:rPr>
        <w:t>corniculatus</w:t>
      </w:r>
      <w:proofErr w:type="spellEnd"/>
      <w:r w:rsidR="008B21C7">
        <w:t>:</w:t>
      </w:r>
      <w:r w:rsidR="0034771C">
        <w:rPr>
          <w:i/>
          <w:iCs/>
        </w:rPr>
        <w:t xml:space="preserve"> </w:t>
      </w:r>
      <w:r w:rsidR="0034771C" w:rsidRPr="00154CCD">
        <w:rPr>
          <w:i/>
          <w:iCs/>
        </w:rPr>
        <w:t xml:space="preserve">L. </w:t>
      </w:r>
      <w:proofErr w:type="spellStart"/>
      <w:r w:rsidR="0034771C" w:rsidRPr="00154CCD">
        <w:rPr>
          <w:i/>
          <w:iCs/>
        </w:rPr>
        <w:t>corniculatus</w:t>
      </w:r>
      <w:proofErr w:type="spellEnd"/>
      <w:r w:rsidRPr="00154CCD">
        <w:t xml:space="preserve"> </w:t>
      </w:r>
      <w:r w:rsidR="00A66DA7">
        <w:t>FRANCO</w:t>
      </w:r>
      <w:r w:rsidR="003F0302">
        <w:t xml:space="preserve"> </w:t>
      </w:r>
      <w:r w:rsidRPr="00154CCD">
        <w:t>(</w:t>
      </w:r>
      <w:r w:rsidR="00AE7923">
        <w:t>L</w:t>
      </w:r>
      <w:r>
        <w:t>3</w:t>
      </w:r>
      <w:r w:rsidRPr="00154CCD">
        <w:t xml:space="preserve">) and </w:t>
      </w:r>
      <w:r w:rsidRPr="00154CCD">
        <w:rPr>
          <w:i/>
          <w:iCs/>
        </w:rPr>
        <w:t xml:space="preserve">L. </w:t>
      </w:r>
      <w:proofErr w:type="spellStart"/>
      <w:r w:rsidRPr="00154CCD">
        <w:rPr>
          <w:i/>
          <w:iCs/>
        </w:rPr>
        <w:t>corniculatus</w:t>
      </w:r>
      <w:proofErr w:type="spellEnd"/>
      <w:r w:rsidRPr="00154CCD">
        <w:t xml:space="preserve"> </w:t>
      </w:r>
      <w:r w:rsidR="00A66DA7">
        <w:t xml:space="preserve">HAM 216 </w:t>
      </w:r>
      <w:r w:rsidRPr="00154CCD">
        <w:t>(</w:t>
      </w:r>
      <w:r w:rsidR="00AE7923">
        <w:t>L</w:t>
      </w:r>
      <w:r>
        <w:t>5</w:t>
      </w:r>
      <w:r w:rsidRPr="00154CCD">
        <w:t>)</w:t>
      </w:r>
      <w:r>
        <w:t xml:space="preserve">. Seed samples were supplied by </w:t>
      </w:r>
      <w:r w:rsidRPr="00154CCD">
        <w:t xml:space="preserve">Australian Pastures </w:t>
      </w:r>
      <w:proofErr w:type="spellStart"/>
      <w:r w:rsidRPr="00154CCD">
        <w:t>Geneban</w:t>
      </w:r>
      <w:r>
        <w:t>k</w:t>
      </w:r>
      <w:proofErr w:type="spellEnd"/>
      <w:r>
        <w:t xml:space="preserve">. </w:t>
      </w:r>
    </w:p>
    <w:p w14:paraId="7C68EAB3" w14:textId="3EA7D409" w:rsidR="00154CCD" w:rsidRPr="00154CCD" w:rsidRDefault="00154CCD" w:rsidP="00154CCD">
      <w:pPr>
        <w:spacing w:line="360" w:lineRule="auto"/>
      </w:pPr>
      <w:r w:rsidRPr="00154CCD">
        <w:rPr>
          <w:i/>
          <w:iCs/>
        </w:rPr>
        <w:t>L. australis</w:t>
      </w:r>
      <w:r w:rsidRPr="00154CCD">
        <w:t xml:space="preserve"> and </w:t>
      </w:r>
      <w:r w:rsidRPr="00154CCD">
        <w:rPr>
          <w:i/>
          <w:iCs/>
        </w:rPr>
        <w:t xml:space="preserve">L. </w:t>
      </w:r>
      <w:proofErr w:type="spellStart"/>
      <w:r w:rsidRPr="00154CCD">
        <w:rPr>
          <w:i/>
          <w:iCs/>
        </w:rPr>
        <w:t>corniculatus</w:t>
      </w:r>
      <w:proofErr w:type="spellEnd"/>
      <w:r w:rsidRPr="00154CCD">
        <w:t xml:space="preserve"> </w:t>
      </w:r>
      <w:r w:rsidR="00D816D6">
        <w:t xml:space="preserve">seeds </w:t>
      </w:r>
      <w:r w:rsidRPr="00154CCD">
        <w:t>were scarified by immersion in 98% pure sulfuric acid for 12 minutes, followed by five washes of sterile dH</w:t>
      </w:r>
      <w:r w:rsidRPr="00154CCD">
        <w:rPr>
          <w:vertAlign w:val="subscript"/>
        </w:rPr>
        <w:t>2</w:t>
      </w:r>
      <w:r w:rsidRPr="00154CCD">
        <w:t>O. Seeds were then immersed in 3.2% bleach for 20 minutes, followed by another five washes of sterile dH</w:t>
      </w:r>
      <w:r w:rsidRPr="00154CCD">
        <w:rPr>
          <w:vertAlign w:val="subscript"/>
        </w:rPr>
        <w:t>2</w:t>
      </w:r>
      <w:r w:rsidRPr="00154CCD">
        <w:t>O.</w:t>
      </w:r>
      <w:r>
        <w:t xml:space="preserve"> </w:t>
      </w:r>
      <w:r w:rsidRPr="00154CCD">
        <w:t>Sterilised seeds were placed on fresh 0.8%(w/v) water agar an</w:t>
      </w:r>
      <w:r>
        <w:t>d</w:t>
      </w:r>
      <w:r w:rsidRPr="00154CCD">
        <w:t xml:space="preserve"> incubated in the dark at room temperature for </w:t>
      </w:r>
      <w:r w:rsidR="003D5E25">
        <w:t>2</w:t>
      </w:r>
      <w:r w:rsidRPr="00154CCD">
        <w:t xml:space="preserve"> days.</w:t>
      </w:r>
      <w:r w:rsidR="00BC1FE2">
        <w:t xml:space="preserve"> S</w:t>
      </w:r>
      <w:r w:rsidRPr="00154CCD">
        <w:t xml:space="preserve">uccessfully germinated seeds of </w:t>
      </w:r>
      <w:r w:rsidR="00AE7923">
        <w:t>L</w:t>
      </w:r>
      <w:r w:rsidRPr="00154CCD">
        <w:t xml:space="preserve">2 (n=9), </w:t>
      </w:r>
      <w:r w:rsidR="00AE7923">
        <w:t>L</w:t>
      </w:r>
      <w:r w:rsidRPr="00154CCD">
        <w:t xml:space="preserve">3 (n=4) and </w:t>
      </w:r>
      <w:r w:rsidR="00AE7923">
        <w:t>L</w:t>
      </w:r>
      <w:r w:rsidRPr="00154CCD">
        <w:t>4 (n=10) were transferred to test tubes with fresh 23mL Jansen agar</w:t>
      </w:r>
      <w:r w:rsidR="00BC1FE2">
        <w:t xml:space="preserve"> </w:t>
      </w:r>
      <w:r w:rsidRPr="00154CCD">
        <w:t>slopes.</w:t>
      </w:r>
      <w:r w:rsidR="008B21C7">
        <w:t xml:space="preserve"> No seedlings from L5 germinated, and so this seed group was removed from the study. The Jensen agar t</w:t>
      </w:r>
      <w:r w:rsidRPr="00154CCD">
        <w:t>ubes were capped with foam plugs that allowed for gas exchange an</w:t>
      </w:r>
      <w:r w:rsidR="00BC1FE2">
        <w:t>d</w:t>
      </w:r>
      <w:r w:rsidRPr="00154CCD">
        <w:t xml:space="preserve"> incubated in the dark at room temperature for </w:t>
      </w:r>
      <w:r w:rsidR="003D5E25">
        <w:t>2</w:t>
      </w:r>
      <w:r w:rsidRPr="00154CCD">
        <w:t xml:space="preserve"> days prior to inoculation.</w:t>
      </w:r>
    </w:p>
    <w:p w14:paraId="294E62F1" w14:textId="73E8CD48" w:rsidR="00154CCD" w:rsidRDefault="00154CCD" w:rsidP="00154CCD">
      <w:pPr>
        <w:spacing w:line="360" w:lineRule="auto"/>
      </w:pPr>
      <w:r w:rsidRPr="00BC1FE2">
        <w:rPr>
          <w:i/>
          <w:iCs/>
        </w:rPr>
        <w:t>M</w:t>
      </w:r>
      <w:r w:rsidR="00BC1FE2">
        <w:rPr>
          <w:i/>
          <w:iCs/>
        </w:rPr>
        <w:t>.</w:t>
      </w:r>
      <w:r w:rsidRPr="00BC1FE2">
        <w:rPr>
          <w:i/>
          <w:iCs/>
        </w:rPr>
        <w:t xml:space="preserve"> </w:t>
      </w:r>
      <w:proofErr w:type="spellStart"/>
      <w:r w:rsidRPr="00BC1FE2">
        <w:rPr>
          <w:i/>
          <w:iCs/>
        </w:rPr>
        <w:t>australicum</w:t>
      </w:r>
      <w:proofErr w:type="spellEnd"/>
      <w:r w:rsidRPr="00154CCD">
        <w:t xml:space="preserve"> BR1</w:t>
      </w:r>
      <w:r w:rsidR="00BC1FE2">
        <w:t>-</w:t>
      </w:r>
      <w:r w:rsidRPr="00154CCD">
        <w:t>1</w:t>
      </w:r>
      <w:r w:rsidR="00BC1FE2">
        <w:t>-</w:t>
      </w:r>
      <w:r w:rsidRPr="00154CCD">
        <w:t>5xICE</w:t>
      </w:r>
      <w:r w:rsidR="008F0804" w:rsidRPr="008F0804">
        <w:rPr>
          <w:i/>
          <w:iCs/>
        </w:rPr>
        <w:t>Ml</w:t>
      </w:r>
      <w:r w:rsidR="008F0804" w:rsidRPr="008F0804">
        <w:t>Sym</w:t>
      </w:r>
      <w:r w:rsidRPr="00154CCD">
        <w:t xml:space="preserve"> colonies </w:t>
      </w:r>
      <w:r w:rsidR="008B21C7">
        <w:t xml:space="preserve">obtained </w:t>
      </w:r>
      <w:r w:rsidR="00BC1FE2">
        <w:t>from</w:t>
      </w:r>
      <w:r w:rsidRPr="00154CCD">
        <w:t xml:space="preserve"> </w:t>
      </w:r>
      <w:r w:rsidR="005167EE">
        <w:t xml:space="preserve">glucose </w:t>
      </w:r>
      <w:r w:rsidRPr="00154CCD">
        <w:t>R</w:t>
      </w:r>
      <w:r w:rsidR="005167EE">
        <w:t xml:space="preserve">hizobium </w:t>
      </w:r>
      <w:r w:rsidRPr="00154CCD">
        <w:t>D</w:t>
      </w:r>
      <w:r w:rsidR="005167EE">
        <w:t xml:space="preserve">efined </w:t>
      </w:r>
      <w:r w:rsidRPr="00154CCD">
        <w:t>M</w:t>
      </w:r>
      <w:r w:rsidR="005167EE">
        <w:t>edium (G/RDM)</w:t>
      </w:r>
      <w:r w:rsidR="00BC1FE2">
        <w:t xml:space="preserve"> (</w:t>
      </w:r>
      <w:r w:rsidRPr="00154CCD">
        <w:t>no vit</w:t>
      </w:r>
      <w:r w:rsidR="00BC1FE2">
        <w:t xml:space="preserve">amin) </w:t>
      </w:r>
      <w:r w:rsidRPr="00154CCD">
        <w:t>plates were suspended in sterile dH</w:t>
      </w:r>
      <w:r w:rsidRPr="00BC1FE2">
        <w:rPr>
          <w:vertAlign w:val="subscript"/>
        </w:rPr>
        <w:t>2</w:t>
      </w:r>
      <w:r w:rsidRPr="00154CCD">
        <w:t>O and diluted to OD</w:t>
      </w:r>
      <w:r w:rsidRPr="00BC1FE2">
        <w:rPr>
          <w:vertAlign w:val="subscript"/>
        </w:rPr>
        <w:t>600</w:t>
      </w:r>
      <w:r w:rsidRPr="00154CCD">
        <w:t xml:space="preserve"> = 0.12 (2sf). 200µL </w:t>
      </w:r>
      <w:r w:rsidR="00BC1FE2">
        <w:t xml:space="preserve">aliquots </w:t>
      </w:r>
      <w:r w:rsidRPr="00154CCD">
        <w:t>of inoculum w</w:t>
      </w:r>
      <w:r w:rsidR="00BC1FE2">
        <w:t>ere</w:t>
      </w:r>
      <w:r w:rsidRPr="00154CCD">
        <w:t xml:space="preserve"> pipetted directly onto seeds of </w:t>
      </w:r>
      <w:r w:rsidR="00AE7923">
        <w:t>L</w:t>
      </w:r>
      <w:r w:rsidRPr="00154CCD">
        <w:t xml:space="preserve">2 (n=6), </w:t>
      </w:r>
      <w:r w:rsidR="00AE7923">
        <w:t>L</w:t>
      </w:r>
      <w:r w:rsidRPr="00154CCD">
        <w:t xml:space="preserve">3 (n=3) and </w:t>
      </w:r>
      <w:r w:rsidR="00AE7923">
        <w:t>L</w:t>
      </w:r>
      <w:r w:rsidRPr="00154CCD">
        <w:t xml:space="preserve">4 (n=7). </w:t>
      </w:r>
      <w:r w:rsidR="00BC1FE2">
        <w:t>A subset of each seed Group was omitted from inoculation to act as negative controls (</w:t>
      </w:r>
      <w:r w:rsidR="00AE7923">
        <w:t>L</w:t>
      </w:r>
      <w:r w:rsidR="00BC1FE2">
        <w:t xml:space="preserve">2: n=3, </w:t>
      </w:r>
      <w:r w:rsidR="00AE7923">
        <w:t>L</w:t>
      </w:r>
      <w:r w:rsidR="00BC1FE2">
        <w:t xml:space="preserve">3: n=1, </w:t>
      </w:r>
      <w:r w:rsidR="00AE7923">
        <w:t>L</w:t>
      </w:r>
      <w:r w:rsidR="00BC1FE2">
        <w:t>4: n=3)</w:t>
      </w:r>
      <w:r w:rsidRPr="00154CCD">
        <w:t>. Inoculated slopes were left to dry in</w:t>
      </w:r>
      <w:r w:rsidR="008B21C7">
        <w:t xml:space="preserve"> a</w:t>
      </w:r>
      <w:r w:rsidRPr="00154CCD">
        <w:t xml:space="preserve"> lateral-flow cabinet for 40 minutes. </w:t>
      </w:r>
      <w:r w:rsidR="008B21C7">
        <w:t xml:space="preserve">Dried </w:t>
      </w:r>
      <w:r w:rsidR="008B21C7">
        <w:lastRenderedPageBreak/>
        <w:t>s</w:t>
      </w:r>
      <w:r w:rsidRPr="00154CCD">
        <w:t>lopes</w:t>
      </w:r>
      <w:r w:rsidR="00BC1FE2">
        <w:t xml:space="preserve"> (</w:t>
      </w:r>
      <w:r w:rsidR="008B21C7">
        <w:t xml:space="preserve">both </w:t>
      </w:r>
      <w:r w:rsidR="00BC1FE2">
        <w:t>inoculated and negative controls)</w:t>
      </w:r>
      <w:r w:rsidRPr="00154CCD">
        <w:t xml:space="preserve"> were wrapped in foil and transferred to a </w:t>
      </w:r>
      <w:r w:rsidR="00B8686E">
        <w:t xml:space="preserve">PC2 </w:t>
      </w:r>
      <w:r w:rsidRPr="00154CCD">
        <w:t>CO</w:t>
      </w:r>
      <w:r w:rsidRPr="00BC1FE2">
        <w:rPr>
          <w:vertAlign w:val="subscript"/>
        </w:rPr>
        <w:t>2</w:t>
      </w:r>
      <w:r w:rsidRPr="00154CCD">
        <w:t xml:space="preserve"> chamber incubate for 2 months.</w:t>
      </w:r>
    </w:p>
    <w:p w14:paraId="0B7F0558" w14:textId="7A284F3D" w:rsidR="00BC1FE2" w:rsidRPr="00BC1FE2" w:rsidRDefault="001E1BD9" w:rsidP="00BC1FE2">
      <w:pPr>
        <w:spacing w:line="360" w:lineRule="auto"/>
      </w:pPr>
      <w:r>
        <w:rPr>
          <w:b/>
          <w:bCs/>
        </w:rPr>
        <w:t xml:space="preserve">Symbiosis </w:t>
      </w:r>
      <w:r w:rsidR="00BC1FE2" w:rsidRPr="00BC1FE2">
        <w:rPr>
          <w:b/>
          <w:bCs/>
        </w:rPr>
        <w:t>assessmen</w:t>
      </w:r>
      <w:r w:rsidR="00BC1FE2">
        <w:rPr>
          <w:b/>
          <w:bCs/>
        </w:rPr>
        <w:t>t</w:t>
      </w:r>
    </w:p>
    <w:p w14:paraId="7C9941CC" w14:textId="7B8FF040" w:rsidR="00A303A0" w:rsidRPr="00BC1FE2" w:rsidRDefault="00881407" w:rsidP="00BC1FE2">
      <w:pPr>
        <w:spacing w:line="360" w:lineRule="auto"/>
      </w:pPr>
      <w:r w:rsidRPr="00F743E3">
        <w:rPr>
          <w:i/>
          <w:iCs/>
        </w:rPr>
        <w:t>L. australis</w:t>
      </w:r>
      <w:r w:rsidR="00D816D6">
        <w:t xml:space="preserve"> ID#3</w:t>
      </w:r>
      <w:r w:rsidRPr="00F743E3">
        <w:t xml:space="preserve"> </w:t>
      </w:r>
      <w:r>
        <w:t>(</w:t>
      </w:r>
      <w:r w:rsidRPr="00F743E3">
        <w:t>L4</w:t>
      </w:r>
      <w:r>
        <w:t xml:space="preserve">), </w:t>
      </w:r>
      <w:r w:rsidRPr="00881407">
        <w:rPr>
          <w:i/>
          <w:iCs/>
        </w:rPr>
        <w:t>L</w:t>
      </w:r>
      <w:r w:rsidR="0008792C">
        <w:rPr>
          <w:i/>
          <w:iCs/>
        </w:rPr>
        <w:t xml:space="preserve">. </w:t>
      </w:r>
      <w:proofErr w:type="spellStart"/>
      <w:r w:rsidRPr="00881407">
        <w:rPr>
          <w:i/>
          <w:iCs/>
        </w:rPr>
        <w:t>uliginosus</w:t>
      </w:r>
      <w:proofErr w:type="spellEnd"/>
      <w:r>
        <w:t xml:space="preserve"> </w:t>
      </w:r>
      <w:r w:rsidR="000C6368" w:rsidRPr="000C6368">
        <w:t xml:space="preserve">GLOC005 </w:t>
      </w:r>
      <w:r>
        <w:t xml:space="preserve">(L7) </w:t>
      </w:r>
      <w:r w:rsidR="000C6368">
        <w:t xml:space="preserve">and </w:t>
      </w:r>
      <w:r w:rsidR="00A303A0" w:rsidRPr="00A303A0">
        <w:rPr>
          <w:i/>
          <w:iCs/>
        </w:rPr>
        <w:t>L. rectus</w:t>
      </w:r>
      <w:r w:rsidR="0067090E">
        <w:rPr>
          <w:i/>
          <w:iCs/>
        </w:rPr>
        <w:t xml:space="preserve"> </w:t>
      </w:r>
      <w:r w:rsidR="0067090E" w:rsidRPr="0067090E">
        <w:t>Tas2206</w:t>
      </w:r>
      <w:r w:rsidR="007D2E72">
        <w:rPr>
          <w:i/>
          <w:iCs/>
        </w:rPr>
        <w:t xml:space="preserve"> </w:t>
      </w:r>
      <w:r w:rsidR="007D2E72">
        <w:t>(L8)</w:t>
      </w:r>
      <w:r w:rsidR="00801FB7">
        <w:t xml:space="preserve"> </w:t>
      </w:r>
      <w:r w:rsidR="00A303A0">
        <w:t>seeds were</w:t>
      </w:r>
      <w:r w:rsidR="00D93607">
        <w:t xml:space="preserve"> </w:t>
      </w:r>
      <w:r w:rsidR="0067090E">
        <w:t>i</w:t>
      </w:r>
      <w:r w:rsidR="00A303A0">
        <w:t xml:space="preserve">noculated with </w:t>
      </w:r>
      <w:r w:rsidR="00A303A0" w:rsidRPr="00BC1FE2">
        <w:rPr>
          <w:i/>
          <w:iCs/>
        </w:rPr>
        <w:t>M</w:t>
      </w:r>
      <w:r w:rsidR="00A303A0">
        <w:rPr>
          <w:i/>
          <w:iCs/>
        </w:rPr>
        <w:t>.</w:t>
      </w:r>
      <w:r w:rsidR="00A303A0" w:rsidRPr="00BC1FE2">
        <w:rPr>
          <w:i/>
          <w:iCs/>
        </w:rPr>
        <w:t xml:space="preserve"> </w:t>
      </w:r>
      <w:proofErr w:type="spellStart"/>
      <w:r w:rsidR="00A303A0" w:rsidRPr="00BC1FE2">
        <w:rPr>
          <w:i/>
          <w:iCs/>
        </w:rPr>
        <w:t>australicum</w:t>
      </w:r>
      <w:proofErr w:type="spellEnd"/>
      <w:r w:rsidR="00A303A0" w:rsidRPr="00154CCD">
        <w:t xml:space="preserve"> BR1</w:t>
      </w:r>
      <w:r w:rsidR="00A303A0">
        <w:t>-</w:t>
      </w:r>
      <w:r w:rsidR="00A303A0" w:rsidRPr="00154CCD">
        <w:t>1</w:t>
      </w:r>
      <w:r w:rsidR="00A303A0">
        <w:t>-</w:t>
      </w:r>
      <w:r w:rsidR="00A303A0" w:rsidRPr="00154CCD">
        <w:t>5xIC</w:t>
      </w:r>
      <w:r w:rsidR="0067090E">
        <w:t>E</w:t>
      </w:r>
      <w:r w:rsidR="008F0804" w:rsidRPr="008F0804">
        <w:rPr>
          <w:i/>
          <w:iCs/>
        </w:rPr>
        <w:t>Ml</w:t>
      </w:r>
      <w:r w:rsidR="008F0804" w:rsidRPr="008F0804">
        <w:t>Sym</w:t>
      </w:r>
      <w:r w:rsidR="00A303A0">
        <w:t xml:space="preserve"> using the same protocol as described </w:t>
      </w:r>
      <w:r w:rsidR="008B21C7">
        <w:t xml:space="preserve">in </w:t>
      </w:r>
      <w:r w:rsidR="008B21C7" w:rsidRPr="008B21C7">
        <w:rPr>
          <w:i/>
          <w:iCs/>
        </w:rPr>
        <w:t xml:space="preserve">L. australis and L. </w:t>
      </w:r>
      <w:proofErr w:type="spellStart"/>
      <w:r w:rsidR="008B21C7" w:rsidRPr="008B21C7">
        <w:rPr>
          <w:i/>
          <w:iCs/>
        </w:rPr>
        <w:t>corniculatus</w:t>
      </w:r>
      <w:proofErr w:type="spellEnd"/>
      <w:r w:rsidR="008B21C7" w:rsidRPr="008B21C7">
        <w:rPr>
          <w:i/>
          <w:iCs/>
        </w:rPr>
        <w:t xml:space="preserve"> seed inoculation</w:t>
      </w:r>
      <w:r w:rsidR="00D93607">
        <w:t xml:space="preserve"> </w:t>
      </w:r>
      <w:r w:rsidR="005167EE">
        <w:t xml:space="preserve">by </w:t>
      </w:r>
      <w:r w:rsidR="00A303A0">
        <w:t xml:space="preserve">Dr Colombi prior to the initiation of my placement. </w:t>
      </w:r>
      <w:r w:rsidR="00424BB1">
        <w:t xml:space="preserve">All seeds </w:t>
      </w:r>
      <w:r w:rsidR="005167EE">
        <w:t xml:space="preserve">were supplied by </w:t>
      </w:r>
      <w:r w:rsidR="005167EE" w:rsidRPr="00154CCD">
        <w:t xml:space="preserve">Australian Pastures </w:t>
      </w:r>
      <w:proofErr w:type="spellStart"/>
      <w:r w:rsidR="005167EE" w:rsidRPr="00154CCD">
        <w:t>Geneban</w:t>
      </w:r>
      <w:r w:rsidR="005167EE">
        <w:t>k</w:t>
      </w:r>
      <w:proofErr w:type="spellEnd"/>
      <w:r w:rsidR="009464EA">
        <w:t xml:space="preserve">. </w:t>
      </w:r>
      <w:r w:rsidR="00A303A0">
        <w:t>T</w:t>
      </w:r>
      <w:r w:rsidR="00B73C5B">
        <w:t>he</w:t>
      </w:r>
      <w:r w:rsidR="005167EE">
        <w:t xml:space="preserve"> </w:t>
      </w:r>
      <w:r w:rsidR="00A303A0" w:rsidRPr="00A303A0">
        <w:rPr>
          <w:i/>
          <w:iCs/>
        </w:rPr>
        <w:t>L. rectus</w:t>
      </w:r>
      <w:r w:rsidR="0008792C">
        <w:rPr>
          <w:i/>
          <w:iCs/>
        </w:rPr>
        <w:t xml:space="preserve"> </w:t>
      </w:r>
      <w:r w:rsidR="0008792C">
        <w:t>Tas2206</w:t>
      </w:r>
      <w:r w:rsidR="00A303A0">
        <w:rPr>
          <w:i/>
          <w:iCs/>
        </w:rPr>
        <w:t xml:space="preserve"> </w:t>
      </w:r>
      <w:r w:rsidR="00A303A0">
        <w:t>group was</w:t>
      </w:r>
      <w:r w:rsidR="00B73C5B">
        <w:t xml:space="preserve"> incubated for 43 days prior to nodulation assessment. The sample set was</w:t>
      </w:r>
      <w:r w:rsidR="00A303A0">
        <w:t xml:space="preserve"> composed three negative controls (L</w:t>
      </w:r>
      <w:r w:rsidR="00B73C5B">
        <w:t>8</w:t>
      </w:r>
      <w:r w:rsidR="00A303A0">
        <w:t>-1, L</w:t>
      </w:r>
      <w:r w:rsidR="00B73C5B">
        <w:t>8</w:t>
      </w:r>
      <w:r w:rsidR="00A303A0">
        <w:t>-2 and L</w:t>
      </w:r>
      <w:r w:rsidR="00B73C5B">
        <w:t>8</w:t>
      </w:r>
      <w:r w:rsidR="00A303A0">
        <w:t>-3) and seven inoculated germinates (L</w:t>
      </w:r>
      <w:r w:rsidR="00B73C5B">
        <w:t>8</w:t>
      </w:r>
      <w:r w:rsidR="00A303A0">
        <w:t>+1 – L</w:t>
      </w:r>
      <w:r w:rsidR="00B73C5B">
        <w:t>8</w:t>
      </w:r>
      <w:r w:rsidR="00A303A0">
        <w:t xml:space="preserve">+7). </w:t>
      </w:r>
      <w:r w:rsidR="00B73C5B">
        <w:t xml:space="preserve">The </w:t>
      </w:r>
      <w:r w:rsidR="0008792C" w:rsidRPr="00F743E3">
        <w:rPr>
          <w:i/>
          <w:iCs/>
        </w:rPr>
        <w:t>L. australis</w:t>
      </w:r>
      <w:r w:rsidR="00B73C5B">
        <w:t xml:space="preserve"> </w:t>
      </w:r>
      <w:r w:rsidR="0008792C">
        <w:t>ID#3</w:t>
      </w:r>
      <w:r w:rsidR="0008792C" w:rsidRPr="00F743E3">
        <w:t xml:space="preserve"> </w:t>
      </w:r>
      <w:r w:rsidR="00B73C5B">
        <w:t xml:space="preserve">and </w:t>
      </w:r>
      <w:r w:rsidR="0008792C" w:rsidRPr="00F743E3">
        <w:rPr>
          <w:i/>
          <w:iCs/>
        </w:rPr>
        <w:t>L.</w:t>
      </w:r>
      <w:r w:rsidR="0008792C">
        <w:rPr>
          <w:i/>
          <w:iCs/>
        </w:rPr>
        <w:t xml:space="preserve"> </w:t>
      </w:r>
      <w:proofErr w:type="spellStart"/>
      <w:r w:rsidR="0008792C" w:rsidRPr="00881407">
        <w:rPr>
          <w:i/>
          <w:iCs/>
        </w:rPr>
        <w:t>uliginosus</w:t>
      </w:r>
      <w:proofErr w:type="spellEnd"/>
      <w:r w:rsidR="0008792C">
        <w:t xml:space="preserve"> </w:t>
      </w:r>
      <w:r w:rsidR="0008792C" w:rsidRPr="000C6368">
        <w:t>GLOC005</w:t>
      </w:r>
      <w:r w:rsidR="0008792C" w:rsidRPr="00F743E3">
        <w:rPr>
          <w:i/>
          <w:iCs/>
        </w:rPr>
        <w:t xml:space="preserve"> </w:t>
      </w:r>
      <w:r w:rsidR="00B73C5B">
        <w:t xml:space="preserve">groups were incubated for </w:t>
      </w:r>
      <w:r w:rsidR="007E40CE">
        <w:t xml:space="preserve">62 days prior to nodulation assessment. </w:t>
      </w:r>
      <w:r w:rsidR="00AF20C1">
        <w:t xml:space="preserve">The </w:t>
      </w:r>
      <w:r w:rsidR="00007398" w:rsidRPr="00F743E3">
        <w:rPr>
          <w:i/>
          <w:iCs/>
        </w:rPr>
        <w:t>L. australis</w:t>
      </w:r>
      <w:r w:rsidR="00007398">
        <w:t xml:space="preserve"> ID#3</w:t>
      </w:r>
      <w:r w:rsidR="00007398" w:rsidRPr="00F743E3">
        <w:t xml:space="preserve"> </w:t>
      </w:r>
      <w:r w:rsidR="00AF20C1">
        <w:t xml:space="preserve">group consisted of </w:t>
      </w:r>
      <w:r w:rsidR="003D386F">
        <w:t xml:space="preserve">four negative controls (L4-1 – L4-4) and </w:t>
      </w:r>
      <w:r w:rsidR="0079319C">
        <w:t xml:space="preserve">six inoculated germinates (L4+1 – L4+6). The </w:t>
      </w:r>
      <w:r w:rsidR="00007398" w:rsidRPr="00F743E3">
        <w:rPr>
          <w:i/>
          <w:iCs/>
        </w:rPr>
        <w:t>L.</w:t>
      </w:r>
      <w:r w:rsidR="00007398">
        <w:rPr>
          <w:i/>
          <w:iCs/>
        </w:rPr>
        <w:t xml:space="preserve"> </w:t>
      </w:r>
      <w:proofErr w:type="spellStart"/>
      <w:r w:rsidR="00007398" w:rsidRPr="00881407">
        <w:rPr>
          <w:i/>
          <w:iCs/>
        </w:rPr>
        <w:t>uliginosus</w:t>
      </w:r>
      <w:proofErr w:type="spellEnd"/>
      <w:r w:rsidR="00007398">
        <w:t xml:space="preserve"> </w:t>
      </w:r>
      <w:r w:rsidR="00007398" w:rsidRPr="000C6368">
        <w:t>GLOC005</w:t>
      </w:r>
      <w:r w:rsidR="0079319C">
        <w:t xml:space="preserve"> group consisted of three negative controls (L</w:t>
      </w:r>
      <w:r w:rsidR="008965DC">
        <w:t>7</w:t>
      </w:r>
      <w:r w:rsidR="0079319C">
        <w:t>-1 – L</w:t>
      </w:r>
      <w:r w:rsidR="008965DC">
        <w:t>7</w:t>
      </w:r>
      <w:r w:rsidR="0079319C">
        <w:t>-</w:t>
      </w:r>
      <w:r w:rsidR="008965DC">
        <w:t>3</w:t>
      </w:r>
      <w:r w:rsidR="0079319C">
        <w:t>) and s</w:t>
      </w:r>
      <w:r w:rsidR="008965DC">
        <w:t>even</w:t>
      </w:r>
      <w:r w:rsidR="0079319C">
        <w:t xml:space="preserve"> inoculated germinates (L</w:t>
      </w:r>
      <w:r w:rsidR="008965DC">
        <w:t>7</w:t>
      </w:r>
      <w:r w:rsidR="0079319C">
        <w:t>+1 – L</w:t>
      </w:r>
      <w:r w:rsidR="008965DC">
        <w:t>7</w:t>
      </w:r>
      <w:r w:rsidR="0079319C">
        <w:t>+</w:t>
      </w:r>
      <w:r w:rsidR="008965DC">
        <w:t>7</w:t>
      </w:r>
      <w:r w:rsidR="0079319C">
        <w:t>)</w:t>
      </w:r>
      <w:r w:rsidR="008965DC">
        <w:t xml:space="preserve">. </w:t>
      </w:r>
    </w:p>
    <w:p w14:paraId="3CE49A4E" w14:textId="01FAEEC6" w:rsidR="003D5E25" w:rsidRDefault="003E3184" w:rsidP="00BC1FE2">
      <w:pPr>
        <w:spacing w:line="360" w:lineRule="auto"/>
      </w:pPr>
      <w:r>
        <w:rPr>
          <w:i/>
          <w:iCs/>
        </w:rPr>
        <w:t xml:space="preserve">Lotus </w:t>
      </w:r>
      <w:r>
        <w:t>spp</w:t>
      </w:r>
      <w:r w:rsidR="00EF5676">
        <w:t>.</w:t>
      </w:r>
      <w:r>
        <w:t xml:space="preserve"> </w:t>
      </w:r>
      <w:r w:rsidR="00A303A0">
        <w:t xml:space="preserve">shoots </w:t>
      </w:r>
      <w:r w:rsidR="00BC1FE2" w:rsidRPr="00BC1FE2">
        <w:t>were harvested by careful remov</w:t>
      </w:r>
      <w:r w:rsidR="00007398">
        <w:t>al</w:t>
      </w:r>
      <w:r w:rsidR="00BC1FE2" w:rsidRPr="00BC1FE2">
        <w:t xml:space="preserve"> from the Jensen agar slope. </w:t>
      </w:r>
      <w:r w:rsidR="005167EE">
        <w:t>Arie</w:t>
      </w:r>
      <w:r w:rsidR="005167EE" w:rsidRPr="00BC1FE2">
        <w:t xml:space="preserve">al cuttings </w:t>
      </w:r>
      <w:r w:rsidR="005167EE">
        <w:t xml:space="preserve">of </w:t>
      </w:r>
      <w:r w:rsidR="00007398" w:rsidRPr="00F743E3">
        <w:rPr>
          <w:i/>
          <w:iCs/>
        </w:rPr>
        <w:t>L. australis</w:t>
      </w:r>
      <w:r w:rsidR="00007398">
        <w:t xml:space="preserve"> ID#3</w:t>
      </w:r>
      <w:r w:rsidR="00007398" w:rsidRPr="00F743E3">
        <w:t xml:space="preserve"> </w:t>
      </w:r>
      <w:r w:rsidR="00007398">
        <w:t xml:space="preserve">and </w:t>
      </w:r>
      <w:r w:rsidR="00007398" w:rsidRPr="00F743E3">
        <w:rPr>
          <w:i/>
          <w:iCs/>
        </w:rPr>
        <w:t>L.</w:t>
      </w:r>
      <w:r w:rsidR="00007398">
        <w:rPr>
          <w:i/>
          <w:iCs/>
        </w:rPr>
        <w:t xml:space="preserve"> </w:t>
      </w:r>
      <w:proofErr w:type="spellStart"/>
      <w:r w:rsidR="00007398" w:rsidRPr="00881407">
        <w:rPr>
          <w:i/>
          <w:iCs/>
        </w:rPr>
        <w:t>uliginosus</w:t>
      </w:r>
      <w:proofErr w:type="spellEnd"/>
      <w:r w:rsidR="00007398">
        <w:t xml:space="preserve"> </w:t>
      </w:r>
      <w:r w:rsidR="00007398" w:rsidRPr="000C6368">
        <w:t>GLOC005</w:t>
      </w:r>
      <w:r w:rsidR="00007398" w:rsidRPr="00F743E3">
        <w:rPr>
          <w:i/>
          <w:iCs/>
        </w:rPr>
        <w:t xml:space="preserve"> </w:t>
      </w:r>
      <w:r w:rsidR="005167EE" w:rsidRPr="00BC1FE2">
        <w:t xml:space="preserve">were dried at </w:t>
      </w:r>
      <w:r w:rsidR="00EF5676">
        <w:t>75</w:t>
      </w:r>
      <w:r w:rsidR="005167EE" w:rsidRPr="00BC1FE2">
        <w:t xml:space="preserve">ºC for </w:t>
      </w:r>
      <w:r w:rsidR="00EF5676">
        <w:t xml:space="preserve">2 </w:t>
      </w:r>
      <w:r w:rsidR="005167EE" w:rsidRPr="00BC1FE2">
        <w:t>days</w:t>
      </w:r>
      <w:r w:rsidR="00EF5676">
        <w:t xml:space="preserve">, and 4 days for </w:t>
      </w:r>
      <w:r w:rsidR="00EF5676" w:rsidRPr="00EF5676">
        <w:rPr>
          <w:i/>
          <w:iCs/>
        </w:rPr>
        <w:t>L. rectus</w:t>
      </w:r>
      <w:r w:rsidR="00007398">
        <w:rPr>
          <w:i/>
          <w:iCs/>
        </w:rPr>
        <w:t xml:space="preserve"> </w:t>
      </w:r>
      <w:r w:rsidR="00007398">
        <w:t>Tas2206</w:t>
      </w:r>
      <w:r w:rsidR="00EF5676">
        <w:t xml:space="preserve">, before </w:t>
      </w:r>
      <w:r w:rsidR="00E919C8">
        <w:t>weights were recorded</w:t>
      </w:r>
      <w:r w:rsidR="005167EE" w:rsidRPr="00BC1FE2">
        <w:t>.</w:t>
      </w:r>
      <w:r w:rsidR="00CA4757">
        <w:t xml:space="preserve"> </w:t>
      </w:r>
      <w:r w:rsidR="00847184">
        <w:t xml:space="preserve">During the weighing process, </w:t>
      </w:r>
      <w:r w:rsidR="0061004E">
        <w:t>subject L</w:t>
      </w:r>
      <w:r w:rsidR="00BF289A">
        <w:t>4+</w:t>
      </w:r>
      <w:r w:rsidR="005350E3">
        <w:t xml:space="preserve">1 was misplaced before its weight could be recorded. As such, this subject was removed from </w:t>
      </w:r>
      <w:r w:rsidR="0083467E">
        <w:t>later statistical analysis tests and calculations.</w:t>
      </w:r>
    </w:p>
    <w:p w14:paraId="6B6369DA" w14:textId="765746DE" w:rsidR="007004B3" w:rsidRDefault="001E1BD9" w:rsidP="00BC1FE2">
      <w:pPr>
        <w:spacing w:line="360" w:lineRule="auto"/>
      </w:pPr>
      <w:r>
        <w:t>The establishment of symbiosis</w:t>
      </w:r>
      <w:r w:rsidR="00BC1FE2" w:rsidRPr="00BC1FE2">
        <w:t xml:space="preserve"> was assessed </w:t>
      </w:r>
      <w:r w:rsidR="005167EE">
        <w:t xml:space="preserve">by counting and delimitating between well-developed nodules and smaller bumps presenting on the roots. </w:t>
      </w:r>
    </w:p>
    <w:p w14:paraId="0BC9C265" w14:textId="77777777" w:rsidR="00EF1987" w:rsidRPr="003D5E25" w:rsidRDefault="00EF1987" w:rsidP="00EF1987">
      <w:pPr>
        <w:spacing w:line="360" w:lineRule="auto"/>
        <w:rPr>
          <w:b/>
          <w:bCs/>
        </w:rPr>
      </w:pPr>
      <w:r>
        <w:rPr>
          <w:b/>
          <w:bCs/>
        </w:rPr>
        <w:t>Colony assessment</w:t>
      </w:r>
    </w:p>
    <w:p w14:paraId="3F30DCFB" w14:textId="13CF3283" w:rsidR="005109D0" w:rsidRDefault="005109D0" w:rsidP="005109D0">
      <w:pPr>
        <w:spacing w:line="360" w:lineRule="auto"/>
      </w:pPr>
      <w:r>
        <w:t xml:space="preserve">Nodules were cut from </w:t>
      </w:r>
      <w:r w:rsidR="00452A16">
        <w:t>the</w:t>
      </w:r>
      <w:r>
        <w:t xml:space="preserve"> roots</w:t>
      </w:r>
      <w:r w:rsidR="00452A16">
        <w:t xml:space="preserve"> of all successfully </w:t>
      </w:r>
      <w:proofErr w:type="spellStart"/>
      <w:r w:rsidR="00452A16">
        <w:t>nodulated</w:t>
      </w:r>
      <w:proofErr w:type="spellEnd"/>
      <w:r w:rsidR="00452A16">
        <w:t xml:space="preserve"> subjects. </w:t>
      </w:r>
      <w:r w:rsidR="00635888">
        <w:t>This consisted of L4+1,</w:t>
      </w:r>
      <w:r w:rsidR="00207D28">
        <w:t xml:space="preserve"> </w:t>
      </w:r>
      <w:r w:rsidR="00635888">
        <w:t xml:space="preserve">+6 and +7 for </w:t>
      </w:r>
      <w:r w:rsidR="00635888" w:rsidRPr="00635888">
        <w:rPr>
          <w:i/>
          <w:iCs/>
        </w:rPr>
        <w:t>L. australis</w:t>
      </w:r>
      <w:r w:rsidR="00635888">
        <w:t xml:space="preserve"> ID#3</w:t>
      </w:r>
      <w:r w:rsidR="00452A16">
        <w:t xml:space="preserve"> </w:t>
      </w:r>
      <w:r>
        <w:t xml:space="preserve">and </w:t>
      </w:r>
      <w:r w:rsidR="00635888">
        <w:t>L8+</w:t>
      </w:r>
      <w:r w:rsidR="00DF5880">
        <w:t>2,</w:t>
      </w:r>
      <w:r w:rsidR="00207D28">
        <w:t xml:space="preserve"> </w:t>
      </w:r>
      <w:r w:rsidR="00DF5880">
        <w:t>+3 and</w:t>
      </w:r>
      <w:r w:rsidR="00207D28">
        <w:t xml:space="preserve"> </w:t>
      </w:r>
      <w:r w:rsidR="00DF5880">
        <w:t xml:space="preserve">+5 for </w:t>
      </w:r>
      <w:r w:rsidR="00DF5880" w:rsidRPr="00DF5880">
        <w:rPr>
          <w:i/>
          <w:iCs/>
        </w:rPr>
        <w:t>L. rectus</w:t>
      </w:r>
      <w:r w:rsidR="00DF5880">
        <w:t xml:space="preserve"> Tas2206</w:t>
      </w:r>
      <w:r>
        <w:t xml:space="preserve">. In the case of L4+2 and the </w:t>
      </w:r>
      <w:r w:rsidRPr="00F743E3">
        <w:rPr>
          <w:i/>
          <w:iCs/>
        </w:rPr>
        <w:t>L.</w:t>
      </w:r>
      <w:r>
        <w:rPr>
          <w:i/>
          <w:iCs/>
        </w:rPr>
        <w:t xml:space="preserve"> </w:t>
      </w:r>
      <w:proofErr w:type="spellStart"/>
      <w:r w:rsidRPr="00881407">
        <w:rPr>
          <w:i/>
          <w:iCs/>
        </w:rPr>
        <w:t>uliginosus</w:t>
      </w:r>
      <w:proofErr w:type="spellEnd"/>
      <w:r>
        <w:t xml:space="preserve"> </w:t>
      </w:r>
      <w:r w:rsidRPr="000C6368">
        <w:t>GLOC005</w:t>
      </w:r>
      <w:r>
        <w:t xml:space="preserve"> subjects</w:t>
      </w:r>
      <w:r w:rsidR="00DF5880">
        <w:t xml:space="preserve"> L7+</w:t>
      </w:r>
      <w:proofErr w:type="gramStart"/>
      <w:r w:rsidR="009646FC">
        <w:t>2,+</w:t>
      </w:r>
      <w:proofErr w:type="gramEnd"/>
      <w:r w:rsidR="009646FC">
        <w:t>3</w:t>
      </w:r>
      <w:r w:rsidR="00207D28">
        <w:t xml:space="preserve"> and +4</w:t>
      </w:r>
      <w:r>
        <w:t xml:space="preserve">, root cuttings displaying bumps were also harvested for analysis. In the case of the </w:t>
      </w:r>
      <w:r w:rsidRPr="00F743E3">
        <w:rPr>
          <w:i/>
          <w:iCs/>
        </w:rPr>
        <w:t>L.</w:t>
      </w:r>
      <w:r>
        <w:rPr>
          <w:i/>
          <w:iCs/>
        </w:rPr>
        <w:t xml:space="preserve"> </w:t>
      </w:r>
      <w:proofErr w:type="spellStart"/>
      <w:r w:rsidRPr="00881407">
        <w:rPr>
          <w:i/>
          <w:iCs/>
        </w:rPr>
        <w:t>uliginosus</w:t>
      </w:r>
      <w:proofErr w:type="spellEnd"/>
      <w:r>
        <w:t xml:space="preserve"> </w:t>
      </w:r>
      <w:r w:rsidRPr="000C6368">
        <w:t>GLOC005</w:t>
      </w:r>
      <w:r>
        <w:t xml:space="preserve"> subjects, this was deemed especially appropriate as no subjects displayed fully</w:t>
      </w:r>
      <w:r w:rsidR="00207D28">
        <w:t xml:space="preserve"> </w:t>
      </w:r>
      <w:r>
        <w:t xml:space="preserve">developed nodules, but a few possessed a considerable array of bumps. </w:t>
      </w:r>
    </w:p>
    <w:p w14:paraId="691AAB77" w14:textId="509A6079" w:rsidR="005109D0" w:rsidRPr="005109D0" w:rsidRDefault="005109D0" w:rsidP="005109D0">
      <w:pPr>
        <w:spacing w:line="360" w:lineRule="auto"/>
        <w:rPr>
          <w:b/>
          <w:bCs/>
        </w:rPr>
      </w:pPr>
      <w:r w:rsidRPr="00DC0B78">
        <w:t>Nodule</w:t>
      </w:r>
      <w:r>
        <w:t>s and bumps</w:t>
      </w:r>
      <w:r w:rsidRPr="00BC1FE2">
        <w:t xml:space="preserve"> were scarified by immersion in 80%(v/v) ethanol for 1 minute, then 3% bleach for 30</w:t>
      </w:r>
      <w:r>
        <w:t xml:space="preserve"> </w:t>
      </w:r>
      <w:r w:rsidRPr="00BC1FE2">
        <w:t>seconds, followed five washes of sterile dH</w:t>
      </w:r>
      <w:r w:rsidRPr="003D5E25">
        <w:rPr>
          <w:vertAlign w:val="subscript"/>
        </w:rPr>
        <w:t>2</w:t>
      </w:r>
      <w:r w:rsidRPr="00BC1FE2">
        <w:t xml:space="preserve">O. </w:t>
      </w:r>
      <w:r>
        <w:t xml:space="preserve">They </w:t>
      </w:r>
      <w:r w:rsidRPr="00BC1FE2">
        <w:t>were then immersed in sterile dH</w:t>
      </w:r>
      <w:r w:rsidRPr="003D5E25">
        <w:rPr>
          <w:vertAlign w:val="subscript"/>
        </w:rPr>
        <w:t>2</w:t>
      </w:r>
      <w:r w:rsidRPr="00BC1FE2">
        <w:t>O and crushed with a sterile</w:t>
      </w:r>
      <w:r>
        <w:t xml:space="preserve"> </w:t>
      </w:r>
      <w:r w:rsidRPr="00BC1FE2">
        <w:t xml:space="preserve">pestle. Loopfuls of </w:t>
      </w:r>
      <w:r>
        <w:t>the resulting</w:t>
      </w:r>
      <w:r w:rsidRPr="00BC1FE2">
        <w:t xml:space="preserve"> suspension were streaked onto G</w:t>
      </w:r>
      <w:r>
        <w:t>/</w:t>
      </w:r>
      <w:r w:rsidRPr="00BC1FE2">
        <w:t xml:space="preserve">RDM (no vitamin) plates and incubated at 28ºC for </w:t>
      </w:r>
      <w:r>
        <w:t>5</w:t>
      </w:r>
      <w:r w:rsidRPr="00BC1FE2">
        <w:t xml:space="preserve"> days</w:t>
      </w:r>
      <w:r>
        <w:t xml:space="preserve"> for </w:t>
      </w:r>
      <w:r w:rsidRPr="00A303A0">
        <w:rPr>
          <w:i/>
          <w:iCs/>
        </w:rPr>
        <w:t>L. rectus</w:t>
      </w:r>
      <w:r>
        <w:rPr>
          <w:i/>
          <w:iCs/>
        </w:rPr>
        <w:t xml:space="preserve"> </w:t>
      </w:r>
      <w:r w:rsidRPr="0067090E">
        <w:t>Tas2206</w:t>
      </w:r>
      <w:r>
        <w:t xml:space="preserve">, and 4 days for </w:t>
      </w:r>
      <w:r w:rsidRPr="00F743E3">
        <w:rPr>
          <w:i/>
          <w:iCs/>
        </w:rPr>
        <w:t>L. australis</w:t>
      </w:r>
      <w:r>
        <w:t xml:space="preserve"> ID#3</w:t>
      </w:r>
      <w:r w:rsidRPr="00F743E3">
        <w:t xml:space="preserve"> </w:t>
      </w:r>
      <w:r>
        <w:t xml:space="preserve">and </w:t>
      </w:r>
      <w:r w:rsidRPr="00F743E3">
        <w:rPr>
          <w:i/>
          <w:iCs/>
        </w:rPr>
        <w:t>L.</w:t>
      </w:r>
      <w:r>
        <w:rPr>
          <w:i/>
          <w:iCs/>
        </w:rPr>
        <w:t xml:space="preserve"> </w:t>
      </w:r>
      <w:proofErr w:type="spellStart"/>
      <w:r w:rsidRPr="00881407">
        <w:rPr>
          <w:i/>
          <w:iCs/>
        </w:rPr>
        <w:t>uliginosus</w:t>
      </w:r>
      <w:proofErr w:type="spellEnd"/>
      <w:r>
        <w:t xml:space="preserve"> </w:t>
      </w:r>
      <w:r w:rsidRPr="000C6368">
        <w:t>GLOC005</w:t>
      </w:r>
      <w:r w:rsidRPr="00BC1FE2">
        <w:t>.</w:t>
      </w:r>
    </w:p>
    <w:p w14:paraId="56335257" w14:textId="2C6B5F55" w:rsidR="00EF1987" w:rsidRDefault="00EF1987" w:rsidP="00EF1987">
      <w:pPr>
        <w:spacing w:line="360" w:lineRule="auto"/>
      </w:pPr>
      <w:r>
        <w:lastRenderedPageBreak/>
        <w:t xml:space="preserve">G/RDM plates inoculated with </w:t>
      </w:r>
      <w:r w:rsidRPr="003D5E25">
        <w:rPr>
          <w:i/>
          <w:iCs/>
        </w:rPr>
        <w:t>L. rectus</w:t>
      </w:r>
      <w:r>
        <w:t xml:space="preserve"> Tas2206 suspension </w:t>
      </w:r>
      <w:r w:rsidRPr="00BC1FE2">
        <w:t>were assessed after 6 days of</w:t>
      </w:r>
      <w:r>
        <w:t xml:space="preserve"> </w:t>
      </w:r>
      <w:r w:rsidRPr="00BC1FE2">
        <w:t>refrigerat</w:t>
      </w:r>
      <w:r>
        <w:t>or</w:t>
      </w:r>
      <w:r w:rsidRPr="00BC1FE2">
        <w:t xml:space="preserve"> storage.</w:t>
      </w:r>
      <w:r>
        <w:t xml:space="preserve"> </w:t>
      </w:r>
      <w:r w:rsidR="00DB2380" w:rsidRPr="00F743E3">
        <w:rPr>
          <w:i/>
          <w:iCs/>
        </w:rPr>
        <w:t>L. australis</w:t>
      </w:r>
      <w:r w:rsidR="00DB2380">
        <w:t xml:space="preserve"> ID#3</w:t>
      </w:r>
      <w:r w:rsidR="00DB2380" w:rsidRPr="00F743E3">
        <w:t xml:space="preserve"> </w:t>
      </w:r>
      <w:r w:rsidR="00DB2380">
        <w:t xml:space="preserve">and </w:t>
      </w:r>
      <w:r w:rsidR="00DB2380" w:rsidRPr="00F743E3">
        <w:rPr>
          <w:i/>
          <w:iCs/>
        </w:rPr>
        <w:t>L.</w:t>
      </w:r>
      <w:r w:rsidR="00DB2380">
        <w:rPr>
          <w:i/>
          <w:iCs/>
        </w:rPr>
        <w:t xml:space="preserve"> </w:t>
      </w:r>
      <w:proofErr w:type="spellStart"/>
      <w:r w:rsidR="00DB2380" w:rsidRPr="00881407">
        <w:rPr>
          <w:i/>
          <w:iCs/>
        </w:rPr>
        <w:t>uliginosus</w:t>
      </w:r>
      <w:proofErr w:type="spellEnd"/>
      <w:r w:rsidR="00DB2380">
        <w:t xml:space="preserve"> </w:t>
      </w:r>
      <w:r w:rsidR="00DB2380" w:rsidRPr="000C6368">
        <w:t>GLOC005</w:t>
      </w:r>
      <w:r w:rsidR="00DB2380">
        <w:t xml:space="preserve"> plates were assessed directly following incubation. In all instances, c</w:t>
      </w:r>
      <w:r>
        <w:t>olony morphology was qualitatively</w:t>
      </w:r>
      <w:r w:rsidR="00DC0B78">
        <w:t>.</w:t>
      </w:r>
    </w:p>
    <w:p w14:paraId="46A413F4" w14:textId="77777777" w:rsidR="00DC0B78" w:rsidRDefault="00DC0B78" w:rsidP="00EF1987">
      <w:pPr>
        <w:spacing w:line="360" w:lineRule="auto"/>
      </w:pPr>
    </w:p>
    <w:p w14:paraId="2C3B64E3" w14:textId="2131A860" w:rsidR="000F53B3" w:rsidRDefault="000F53B3" w:rsidP="00BC1FE2">
      <w:pPr>
        <w:spacing w:line="360" w:lineRule="auto"/>
        <w:rPr>
          <w:b/>
          <w:bCs/>
        </w:rPr>
      </w:pPr>
      <w:r>
        <w:rPr>
          <w:b/>
          <w:bCs/>
        </w:rPr>
        <w:t>Statistical analysis</w:t>
      </w:r>
    </w:p>
    <w:p w14:paraId="114DE0B0" w14:textId="5EC3142E" w:rsidR="000863F5" w:rsidRDefault="000F53B3" w:rsidP="00BC1FE2">
      <w:pPr>
        <w:spacing w:line="360" w:lineRule="auto"/>
      </w:pPr>
      <w:r>
        <w:t xml:space="preserve">Analysis of the </w:t>
      </w:r>
      <w:r w:rsidR="005F348E">
        <w:t xml:space="preserve">relationship between </w:t>
      </w:r>
      <w:r w:rsidR="00DB2380">
        <w:t>symbiosis (nodule/bump formation)</w:t>
      </w:r>
      <w:r w:rsidR="005F348E">
        <w:t xml:space="preserve"> and dried weight </w:t>
      </w:r>
      <w:r w:rsidR="00E9492A">
        <w:t xml:space="preserve">was investigated using R </w:t>
      </w:r>
      <w:r w:rsidR="007A1176">
        <w:t>Studio</w:t>
      </w:r>
      <w:r w:rsidR="00F87358">
        <w:fldChar w:fldCharType="begin"/>
      </w:r>
      <w:r w:rsidR="00FE185C">
        <w:instrText xml:space="preserve"> ADDIN ZOTERO_ITEM CSL_CITATION {"citationID":"PsxH6NDu","properties":{"formattedCitation":"\\super 6\\nosupersub{}","plainCitation":"6","noteIndex":0},"citationItems":[{"id":158,"uris":["http://zotero.org/users/16656036/items/FW6GFG92"],"itemData":{"id":158,"type":"software","event-place":"Boston, MA","publisher":"Posit Software, PBC","publisher-place":"Boston, MA","title":"RStudio: Integrated Development Environment for R.","URL":"URL http://www.posit.co/","version":"2024.12.1.563","author":[{"literal":"Posit team"}],"issued":{"date-parts":[["2025"]]}}}],"schema":"https://github.com/citation-style-language/schema/raw/master/csl-citation.json"} </w:instrText>
      </w:r>
      <w:r w:rsidR="00F87358">
        <w:fldChar w:fldCharType="separate"/>
      </w:r>
      <w:r w:rsidR="00FE185C" w:rsidRPr="00FE185C">
        <w:rPr>
          <w:vertAlign w:val="superscript"/>
        </w:rPr>
        <w:t>6</w:t>
      </w:r>
      <w:r w:rsidR="00F87358">
        <w:fldChar w:fldCharType="end"/>
      </w:r>
      <w:r w:rsidR="00DC0B78">
        <w:t xml:space="preserve">. More simple statistics (percentages) and organisation of raw data into formal datasets performed in </w:t>
      </w:r>
      <w:r w:rsidR="00460E9C">
        <w:t>Microsoft Excel</w:t>
      </w:r>
      <w:r w:rsidR="005A7272">
        <w:fldChar w:fldCharType="begin"/>
      </w:r>
      <w:r w:rsidR="00FE185C">
        <w:instrText xml:space="preserve"> ADDIN ZOTERO_ITEM CSL_CITATION {"citationID":"kqMGxHnO","properties":{"formattedCitation":"\\super 7\\nosupersub{}","plainCitation":"7","noteIndex":0},"citationItems":[{"id":157,"uris":["http://zotero.org/users/16656036/items/T524M6C4"],"itemData":{"id":157,"type":"software","publisher":"Microsoft Corporation","title":"Microsoft® Excel® for Microsoft 365 MSO 64-bit","version":"Version 2503 Build 16.0.18623.20156"}}],"schema":"https://github.com/citation-style-language/schema/raw/master/csl-citation.json"} </w:instrText>
      </w:r>
      <w:r w:rsidR="005A7272">
        <w:fldChar w:fldCharType="separate"/>
      </w:r>
      <w:r w:rsidR="00FE185C" w:rsidRPr="00FE185C">
        <w:rPr>
          <w:vertAlign w:val="superscript"/>
        </w:rPr>
        <w:t>7</w:t>
      </w:r>
      <w:r w:rsidR="005A7272">
        <w:fldChar w:fldCharType="end"/>
      </w:r>
      <w:r>
        <w:t>.</w:t>
      </w:r>
      <w:r w:rsidR="00EF3554">
        <w:t xml:space="preserve"> The nodulation and bump counts</w:t>
      </w:r>
      <w:r w:rsidR="00AF39C2">
        <w:t xml:space="preserve"> for the subjects of each </w:t>
      </w:r>
      <w:r w:rsidR="00AF39C2" w:rsidRPr="00AF39C2">
        <w:rPr>
          <w:i/>
          <w:iCs/>
        </w:rPr>
        <w:t>Lotus</w:t>
      </w:r>
      <w:r w:rsidR="00AF39C2">
        <w:t xml:space="preserve"> spp</w:t>
      </w:r>
      <w:r w:rsidR="00915561">
        <w:t>.</w:t>
      </w:r>
      <w:r w:rsidR="00AF39C2">
        <w:t xml:space="preserve"> were graphically </w:t>
      </w:r>
      <w:r w:rsidR="00346E85">
        <w:t xml:space="preserve">summarised in collated bar plots. </w:t>
      </w:r>
      <w:r w:rsidR="00EE421C">
        <w:t>The average number of nodules and bumps</w:t>
      </w:r>
      <w:r w:rsidR="00E4311C">
        <w:t xml:space="preserve"> </w:t>
      </w:r>
      <w:r w:rsidR="00EE421C">
        <w:t xml:space="preserve">were also summarised </w:t>
      </w:r>
      <w:r w:rsidR="003845EA">
        <w:t>in a bar plot to illustrate similarities and differences</w:t>
      </w:r>
      <w:r w:rsidR="00DC0B78">
        <w:t xml:space="preserve"> in </w:t>
      </w:r>
      <w:r w:rsidR="003845EA">
        <w:t>between species.</w:t>
      </w:r>
    </w:p>
    <w:p w14:paraId="4454733B" w14:textId="2C3D72B7" w:rsidR="00D84949" w:rsidRDefault="003845EA" w:rsidP="00BC1FE2">
      <w:pPr>
        <w:spacing w:line="360" w:lineRule="auto"/>
      </w:pPr>
      <w:r>
        <w:t xml:space="preserve">To investigate whether </w:t>
      </w:r>
      <w:r w:rsidR="00170143">
        <w:t>the symbiosis resulted in nitrogen fixation, the</w:t>
      </w:r>
      <w:r w:rsidR="00E4311C">
        <w:t xml:space="preserve"> dry foliage</w:t>
      </w:r>
      <w:r w:rsidR="00170143">
        <w:t xml:space="preserve"> weight</w:t>
      </w:r>
      <w:r w:rsidR="001D54E7">
        <w:t>s of different plant subjects were grouped by symbiotic state (no nodules/bumps, nodules and/or bumps, nodule presenting, bumps on</w:t>
      </w:r>
      <w:r w:rsidR="00AA2620">
        <w:t xml:space="preserve">ly). The </w:t>
      </w:r>
      <w:r w:rsidR="007002FB">
        <w:t xml:space="preserve">mean (±95%CI) weights were </w:t>
      </w:r>
      <w:r w:rsidR="00624D46">
        <w:t>used to construct a clustered bar plot for visual comparison. T</w:t>
      </w:r>
      <w:r w:rsidR="006B2887">
        <w:t>he</w:t>
      </w:r>
      <w:r w:rsidR="00624D46">
        <w:t xml:space="preserve"> i</w:t>
      </w:r>
      <w:r w:rsidR="00E4311C">
        <w:t>nteraction</w:t>
      </w:r>
      <w:r w:rsidR="00624D46">
        <w:t xml:space="preserve"> of nodulation/bump state</w:t>
      </w:r>
      <w:r w:rsidR="006B2887">
        <w:t xml:space="preserve"> on mean </w:t>
      </w:r>
      <w:r w:rsidR="00E4311C">
        <w:t xml:space="preserve">dry foliage </w:t>
      </w:r>
      <w:r w:rsidR="006B2887">
        <w:t>weight w</w:t>
      </w:r>
      <w:r w:rsidR="00E4311C">
        <w:t>as in a</w:t>
      </w:r>
      <w:r w:rsidR="00F918EB">
        <w:t xml:space="preserve"> </w:t>
      </w:r>
      <w:r w:rsidR="006B2887">
        <w:t>One-Way ANOVA</w:t>
      </w:r>
      <w:r w:rsidR="00E4311C">
        <w:t>.</w:t>
      </w:r>
      <w:r w:rsidR="006B2887">
        <w:t xml:space="preserve"> </w:t>
      </w:r>
    </w:p>
    <w:p w14:paraId="5B8B5A32" w14:textId="0C13022F" w:rsidR="003845EA" w:rsidRDefault="00F918EB" w:rsidP="00BC1FE2">
      <w:pPr>
        <w:spacing w:line="360" w:lineRule="auto"/>
      </w:pPr>
      <w:r w:rsidRPr="00F918EB">
        <w:t xml:space="preserve">To assess the validity of analysis results, the ANOVA assumptions were also tested. Homogeneity of variance </w:t>
      </w:r>
      <w:r>
        <w:t xml:space="preserve">(assessing </w:t>
      </w:r>
      <w:r w:rsidRPr="00F918EB">
        <w:t>the null hypothesis that the variance is equal across</w:t>
      </w:r>
      <w:r>
        <w:t>)</w:t>
      </w:r>
      <w:r w:rsidRPr="00F918EB">
        <w:t xml:space="preserve"> was assessed by a Levene’s Test. This was further tested by plotting residuals against fitted values and assessing the fitted line. The assumption of normal data was tested by assessing the linearity of a Normal Q-Q plot. The third assumption, the independence of observations, was addressed in the experimental design.</w:t>
      </w:r>
      <w:r w:rsidR="00D84949">
        <w:t xml:space="preserve"> Each seedling was grown on a separate Jensen agar slop</w:t>
      </w:r>
      <w:r w:rsidR="008509F6">
        <w:t xml:space="preserve">e, with each slope isolated in a separate sterile test tube. This experimental set-up ensured that the growth of one plant </w:t>
      </w:r>
      <w:r w:rsidR="004A1C34">
        <w:t>did not affect the growth of another.</w:t>
      </w:r>
    </w:p>
    <w:p w14:paraId="37CD9763" w14:textId="76FD4B93" w:rsidR="00B8686E" w:rsidRDefault="00B8686E" w:rsidP="00B8686E">
      <w:pPr>
        <w:spacing w:line="360" w:lineRule="auto"/>
        <w:rPr>
          <w:b/>
          <w:bCs/>
        </w:rPr>
      </w:pPr>
      <w:r>
        <w:rPr>
          <w:b/>
          <w:bCs/>
        </w:rPr>
        <w:t>Cu MIC Assay</w:t>
      </w:r>
    </w:p>
    <w:p w14:paraId="487C5A79" w14:textId="7AD42648" w:rsidR="00B8686E" w:rsidRPr="00B8686E" w:rsidRDefault="00B8686E" w:rsidP="00B8686E">
      <w:pPr>
        <w:spacing w:line="360" w:lineRule="auto"/>
        <w:rPr>
          <w:i/>
          <w:iCs/>
        </w:rPr>
      </w:pPr>
      <w:r w:rsidRPr="00B8686E">
        <w:rPr>
          <w:i/>
          <w:iCs/>
        </w:rPr>
        <w:t>Trial I</w:t>
      </w:r>
    </w:p>
    <w:p w14:paraId="65A7A015" w14:textId="39F2438F" w:rsidR="00B8686E" w:rsidRPr="00B8686E" w:rsidRDefault="00B8686E" w:rsidP="00B8686E">
      <w:pPr>
        <w:spacing w:line="360" w:lineRule="auto"/>
      </w:pPr>
      <w:r>
        <w:t>Four</w:t>
      </w:r>
      <w:r w:rsidRPr="00B8686E">
        <w:t xml:space="preserve"> strains of </w:t>
      </w:r>
      <w:r w:rsidRPr="00B8686E">
        <w:rPr>
          <w:i/>
          <w:iCs/>
        </w:rPr>
        <w:t>Pseudomonas</w:t>
      </w:r>
      <w:r>
        <w:t xml:space="preserve"> spp.</w:t>
      </w:r>
      <w:r w:rsidRPr="00B8686E">
        <w:t xml:space="preserve"> were </w:t>
      </w:r>
      <w:r w:rsidR="00EB2ADA">
        <w:t xml:space="preserve">assessed to determine </w:t>
      </w:r>
      <w:r w:rsidR="007044C0">
        <w:t xml:space="preserve">their </w:t>
      </w:r>
      <w:r>
        <w:t xml:space="preserve">Cu </w:t>
      </w:r>
      <w:r w:rsidRPr="00B8686E">
        <w:t xml:space="preserve">MIC: </w:t>
      </w:r>
      <w:r w:rsidRPr="00167904">
        <w:rPr>
          <w:i/>
          <w:iCs/>
        </w:rPr>
        <w:t xml:space="preserve">P. </w:t>
      </w:r>
      <w:proofErr w:type="spellStart"/>
      <w:r w:rsidRPr="00167904">
        <w:rPr>
          <w:i/>
          <w:iCs/>
        </w:rPr>
        <w:t>protegens</w:t>
      </w:r>
      <w:proofErr w:type="spellEnd"/>
      <w:r w:rsidRPr="00B8686E">
        <w:t xml:space="preserve"> Pf5, </w:t>
      </w:r>
      <w:r w:rsidRPr="00167904">
        <w:rPr>
          <w:i/>
          <w:iCs/>
        </w:rPr>
        <w:t xml:space="preserve">P. </w:t>
      </w:r>
      <w:proofErr w:type="spellStart"/>
      <w:r w:rsidRPr="00167904">
        <w:rPr>
          <w:i/>
          <w:iCs/>
        </w:rPr>
        <w:t>stutzeri</w:t>
      </w:r>
      <w:proofErr w:type="spellEnd"/>
      <w:r w:rsidRPr="00B8686E">
        <w:t xml:space="preserve"> 17587, </w:t>
      </w:r>
      <w:r w:rsidRPr="00167904">
        <w:rPr>
          <w:i/>
          <w:iCs/>
        </w:rPr>
        <w:t xml:space="preserve">P. </w:t>
      </w:r>
      <w:proofErr w:type="spellStart"/>
      <w:r w:rsidRPr="00167904">
        <w:rPr>
          <w:i/>
          <w:iCs/>
        </w:rPr>
        <w:t>stutzeri</w:t>
      </w:r>
      <w:proofErr w:type="spellEnd"/>
      <w:r w:rsidRPr="00B8686E">
        <w:t xml:space="preserve"> 17641 and </w:t>
      </w:r>
      <w:r w:rsidRPr="00167904">
        <w:rPr>
          <w:i/>
          <w:iCs/>
        </w:rPr>
        <w:t xml:space="preserve">P. </w:t>
      </w:r>
      <w:proofErr w:type="spellStart"/>
      <w:r w:rsidRPr="00167904">
        <w:rPr>
          <w:i/>
          <w:iCs/>
        </w:rPr>
        <w:t>stutzeri</w:t>
      </w:r>
      <w:proofErr w:type="spellEnd"/>
      <w:r w:rsidRPr="00B8686E">
        <w:t xml:space="preserve"> Q. </w:t>
      </w:r>
      <w:r w:rsidR="00167904">
        <w:t xml:space="preserve">Strains </w:t>
      </w:r>
      <w:r w:rsidRPr="00B8686E">
        <w:t xml:space="preserve">17641 and Q </w:t>
      </w:r>
      <w:r w:rsidR="00167904">
        <w:t xml:space="preserve">acted as positive controls (possess </w:t>
      </w:r>
      <w:r w:rsidR="00E4311C">
        <w:t xml:space="preserve">the </w:t>
      </w:r>
      <w:r w:rsidR="00167904">
        <w:t>IME</w:t>
      </w:r>
      <w:r w:rsidR="007044C0">
        <w:t xml:space="preserve"> of interest</w:t>
      </w:r>
      <w:r w:rsidR="00167904">
        <w:t xml:space="preserve">) while strains Pf5 and 17587 acted as negative controls (lack the IME). </w:t>
      </w:r>
    </w:p>
    <w:p w14:paraId="45D1AB7A" w14:textId="62B455A0" w:rsidR="00B8686E" w:rsidRPr="00B8686E" w:rsidRDefault="00167904" w:rsidP="00B8686E">
      <w:pPr>
        <w:spacing w:line="360" w:lineRule="auto"/>
      </w:pPr>
      <w:r>
        <w:rPr>
          <w:i/>
          <w:iCs/>
        </w:rPr>
        <w:t xml:space="preserve">P. </w:t>
      </w:r>
      <w:proofErr w:type="spellStart"/>
      <w:r w:rsidR="00B8686E" w:rsidRPr="00167904">
        <w:rPr>
          <w:i/>
          <w:iCs/>
        </w:rPr>
        <w:t>stutzeri</w:t>
      </w:r>
      <w:proofErr w:type="spellEnd"/>
      <w:r w:rsidR="00B8686E" w:rsidRPr="00B8686E">
        <w:t xml:space="preserve"> </w:t>
      </w:r>
      <w:r>
        <w:t xml:space="preserve">strains </w:t>
      </w:r>
      <w:r w:rsidR="00B8686E" w:rsidRPr="00B8686E">
        <w:t xml:space="preserve">were incubated at 28ºC on LB </w:t>
      </w:r>
      <w:r>
        <w:t xml:space="preserve">1.5% agar </w:t>
      </w:r>
      <w:r w:rsidR="00B8686E" w:rsidRPr="00B8686E">
        <w:t xml:space="preserve">media for 2 days, and </w:t>
      </w:r>
      <w:r w:rsidR="00B8686E" w:rsidRPr="00167904">
        <w:rPr>
          <w:i/>
          <w:iCs/>
        </w:rPr>
        <w:t xml:space="preserve">P. </w:t>
      </w:r>
      <w:proofErr w:type="spellStart"/>
      <w:r w:rsidR="00B8686E" w:rsidRPr="00167904">
        <w:rPr>
          <w:i/>
          <w:iCs/>
        </w:rPr>
        <w:t>protegens</w:t>
      </w:r>
      <w:proofErr w:type="spellEnd"/>
      <w:r w:rsidR="00B8686E" w:rsidRPr="00B8686E">
        <w:t xml:space="preserve"> Pf5 for 1 day, prior to </w:t>
      </w:r>
      <w:r>
        <w:t xml:space="preserve">Cu </w:t>
      </w:r>
      <w:r w:rsidR="00B8686E" w:rsidRPr="00B8686E">
        <w:t xml:space="preserve">MIC assay. Loopfuls </w:t>
      </w:r>
      <w:r>
        <w:t xml:space="preserve">of </w:t>
      </w:r>
      <w:r w:rsidR="00B8686E" w:rsidRPr="00B8686E">
        <w:t>colon</w:t>
      </w:r>
      <w:r>
        <w:t>y</w:t>
      </w:r>
      <w:r w:rsidR="00B8686E" w:rsidRPr="00B8686E">
        <w:t xml:space="preserve"> from each plate were resuspended in 10mM magnesium sulphate. Each cell suspension underwent a 1:10 series dilution to generate a s</w:t>
      </w:r>
      <w:r>
        <w:t>et</w:t>
      </w:r>
      <w:r w:rsidR="00B8686E" w:rsidRPr="00B8686E">
        <w:t xml:space="preserve"> of solutions</w:t>
      </w:r>
      <w:r>
        <w:t xml:space="preserve"> of decreasing concentration, with a range of 1:10</w:t>
      </w:r>
      <w:r w:rsidRPr="00167904">
        <w:rPr>
          <w:vertAlign w:val="superscript"/>
        </w:rPr>
        <w:t>0</w:t>
      </w:r>
      <w:r>
        <w:t xml:space="preserve"> - </w:t>
      </w:r>
      <w:r w:rsidR="00B8686E" w:rsidRPr="00B8686E">
        <w:t>1:10</w:t>
      </w:r>
      <w:r w:rsidR="00B8686E" w:rsidRPr="00167904">
        <w:rPr>
          <w:vertAlign w:val="superscript"/>
        </w:rPr>
        <w:t>7</w:t>
      </w:r>
      <w:r w:rsidR="00B8686E" w:rsidRPr="00B8686E">
        <w:t>. 20µL aliquots of each dilution were dispensed across a series of</w:t>
      </w:r>
      <w:r w:rsidR="008E746B">
        <w:t xml:space="preserve"> fresh</w:t>
      </w:r>
      <w:r w:rsidR="00B8686E" w:rsidRPr="00B8686E">
        <w:t xml:space="preserve"> </w:t>
      </w:r>
      <w:r>
        <w:t>Cu</w:t>
      </w:r>
      <w:r w:rsidR="00B8686E" w:rsidRPr="00B8686E">
        <w:t xml:space="preserve"> MGY 1.6% agar</w:t>
      </w:r>
      <w:r>
        <w:t xml:space="preserve"> plates. Cu</w:t>
      </w:r>
      <w:r w:rsidR="00B8686E" w:rsidRPr="00B8686E">
        <w:t xml:space="preserve"> concentrations of 0mM, 0.8mM, 1mM, 1.3mM, 1.6mM and 2mM</w:t>
      </w:r>
      <w:r>
        <w:t xml:space="preserve"> were used in for MIC assessment</w:t>
      </w:r>
      <w:r w:rsidR="00B8686E" w:rsidRPr="00B8686E">
        <w:t>.</w:t>
      </w:r>
      <w:r>
        <w:t xml:space="preserve"> The inoculated plate</w:t>
      </w:r>
      <w:r w:rsidR="00E4311C">
        <w:t>s</w:t>
      </w:r>
      <w:r>
        <w:t xml:space="preserve"> were </w:t>
      </w:r>
      <w:r w:rsidR="00B8686E" w:rsidRPr="00B8686E">
        <w:t xml:space="preserve">incubated at 28ºC for </w:t>
      </w:r>
      <w:r w:rsidR="006340BE">
        <w:t>2 days</w:t>
      </w:r>
      <w:r w:rsidR="00B8686E" w:rsidRPr="00B8686E">
        <w:t xml:space="preserve"> prior to </w:t>
      </w:r>
      <w:r w:rsidR="006340BE">
        <w:t xml:space="preserve">MIC </w:t>
      </w:r>
      <w:r w:rsidR="00B8686E" w:rsidRPr="00B8686E">
        <w:t xml:space="preserve">assessment. </w:t>
      </w:r>
    </w:p>
    <w:p w14:paraId="3F1CB5F5" w14:textId="66A1E705" w:rsidR="006340BE" w:rsidRDefault="006340BE" w:rsidP="00B8686E">
      <w:pPr>
        <w:spacing w:line="360" w:lineRule="auto"/>
        <w:rPr>
          <w:i/>
          <w:iCs/>
        </w:rPr>
      </w:pPr>
      <w:r>
        <w:rPr>
          <w:i/>
          <w:iCs/>
        </w:rPr>
        <w:t>Trial II</w:t>
      </w:r>
    </w:p>
    <w:p w14:paraId="56A14E4F" w14:textId="3B45C440" w:rsidR="00B8686E" w:rsidRDefault="006340BE" w:rsidP="00B8686E">
      <w:pPr>
        <w:spacing w:line="360" w:lineRule="auto"/>
      </w:pPr>
      <w:r>
        <w:t>Due to unexpected results from the first MIC and following a successful quality test of the Cu MGY 1</w:t>
      </w:r>
      <w:r w:rsidR="00E4311C">
        <w:t>.</w:t>
      </w:r>
      <w:r>
        <w:t xml:space="preserve">6% agar media, the MIC assay was repeated. The experiment was set up as </w:t>
      </w:r>
      <w:r w:rsidR="00B8686E" w:rsidRPr="00B8686E">
        <w:t xml:space="preserve">described in </w:t>
      </w:r>
      <w:r w:rsidR="00B8686E" w:rsidRPr="006340BE">
        <w:rPr>
          <w:i/>
          <w:iCs/>
        </w:rPr>
        <w:t>Trial I</w:t>
      </w:r>
      <w:r w:rsidR="00B8686E" w:rsidRPr="00B8686E">
        <w:t>, with an adjustment to the</w:t>
      </w:r>
      <w:r>
        <w:t xml:space="preserve"> Cu </w:t>
      </w:r>
      <w:r w:rsidR="00B8686E" w:rsidRPr="00B8686E">
        <w:t xml:space="preserve">concentrations in the media. This assay </w:t>
      </w:r>
      <w:r>
        <w:t xml:space="preserve">employed a range of </w:t>
      </w:r>
      <w:r w:rsidR="00B8686E" w:rsidRPr="00B8686E">
        <w:t xml:space="preserve">0mM, 0.3mM, 0.6mM and 1mM. </w:t>
      </w:r>
      <w:r>
        <w:t xml:space="preserve">Plates were incubated at </w:t>
      </w:r>
      <w:r w:rsidR="00B8686E" w:rsidRPr="00B8686E">
        <w:t>28ºC</w:t>
      </w:r>
      <w:r>
        <w:t xml:space="preserve"> for 2 days</w:t>
      </w:r>
      <w:r w:rsidR="00B8686E" w:rsidRPr="00B8686E">
        <w:t>,</w:t>
      </w:r>
      <w:r>
        <w:t xml:space="preserve"> then </w:t>
      </w:r>
      <w:r w:rsidR="00B8686E" w:rsidRPr="00B8686E">
        <w:t xml:space="preserve">moved </w:t>
      </w:r>
      <w:r>
        <w:t xml:space="preserve">to the </w:t>
      </w:r>
      <w:r w:rsidR="00B8686E" w:rsidRPr="00B8686E">
        <w:t xml:space="preserve">3ºC refrigerator for storage. Plates remained in the </w:t>
      </w:r>
      <w:r>
        <w:t>refrigerator</w:t>
      </w:r>
      <w:r w:rsidR="00B8686E" w:rsidRPr="00B8686E">
        <w:t xml:space="preserve"> for 2 days prior to assessment.</w:t>
      </w:r>
      <w:r>
        <w:t xml:space="preserve"> Both qualitative and quantitative assessment of colony growth was recorded.</w:t>
      </w:r>
    </w:p>
    <w:p w14:paraId="552CDA1D" w14:textId="77777777" w:rsidR="006340BE" w:rsidRDefault="006340BE" w:rsidP="006340BE">
      <w:pPr>
        <w:spacing w:line="360" w:lineRule="auto"/>
        <w:rPr>
          <w:b/>
          <w:bCs/>
        </w:rPr>
      </w:pPr>
      <w:r>
        <w:rPr>
          <w:b/>
          <w:bCs/>
        </w:rPr>
        <w:t>Cu MGY media quality assessment</w:t>
      </w:r>
    </w:p>
    <w:p w14:paraId="418A3967" w14:textId="77777777" w:rsidR="006340BE" w:rsidRDefault="006340BE" w:rsidP="006340BE">
      <w:pPr>
        <w:spacing w:line="360" w:lineRule="auto"/>
      </w:pPr>
      <w:r>
        <w:t xml:space="preserve">Following unexpected results in Cu MIC </w:t>
      </w:r>
      <w:r w:rsidRPr="006340BE">
        <w:rPr>
          <w:i/>
          <w:iCs/>
        </w:rPr>
        <w:t>Trial I</w:t>
      </w:r>
      <w:r>
        <w:t xml:space="preserve">, a </w:t>
      </w:r>
      <w:r w:rsidRPr="006340BE">
        <w:t xml:space="preserve">quality control assay was conducted to determine if the </w:t>
      </w:r>
      <w:r>
        <w:t>odd results were</w:t>
      </w:r>
      <w:r w:rsidRPr="006340BE">
        <w:t xml:space="preserve"> a result of poor plate preparation</w:t>
      </w:r>
    </w:p>
    <w:p w14:paraId="190D3F70" w14:textId="514F5B4A" w:rsidR="006340BE" w:rsidRPr="006340BE" w:rsidRDefault="006340BE" w:rsidP="006340BE">
      <w:pPr>
        <w:spacing w:line="360" w:lineRule="auto"/>
      </w:pPr>
      <w:r w:rsidRPr="006340BE">
        <w:t xml:space="preserve">Control colonies were sampled from </w:t>
      </w:r>
      <w:r>
        <w:t>previously</w:t>
      </w:r>
      <w:r w:rsidR="00685A6B">
        <w:t xml:space="preserve"> </w:t>
      </w:r>
      <w:r>
        <w:t>prepared cultures supplied by</w:t>
      </w:r>
      <w:r w:rsidR="00D32EDB">
        <w:t xml:space="preserve"> </w:t>
      </w:r>
      <w:r w:rsidRPr="006340BE">
        <w:t xml:space="preserve">another member of the </w:t>
      </w:r>
      <w:r>
        <w:t xml:space="preserve">EMMA </w:t>
      </w:r>
      <w:r w:rsidRPr="006340BE">
        <w:t>lab group</w:t>
      </w:r>
      <w:r w:rsidR="00D32EDB">
        <w:t xml:space="preserve">. </w:t>
      </w:r>
      <w:r w:rsidRPr="006340BE">
        <w:t xml:space="preserve">For a negative control, 8 colonies of the </w:t>
      </w:r>
      <w:r>
        <w:t>Cu</w:t>
      </w:r>
      <w:r w:rsidRPr="006340BE">
        <w:t xml:space="preserve">-sensitive </w:t>
      </w:r>
      <w:proofErr w:type="spellStart"/>
      <w:r w:rsidRPr="006340BE">
        <w:t>phyllosphere</w:t>
      </w:r>
      <w:proofErr w:type="spellEnd"/>
      <w:r w:rsidRPr="006340BE">
        <w:t xml:space="preserve"> culture "Phyllo B" grown on 0mg/L Cu </w:t>
      </w:r>
      <w:r w:rsidRPr="006340BE">
        <w:rPr>
          <w:i/>
          <w:iCs/>
        </w:rPr>
        <w:t>Pseudomonas</w:t>
      </w:r>
      <w:r w:rsidRPr="006340BE">
        <w:t xml:space="preserve"> Selective Media (PSM) were randomly selected. For positive controls, 3 colonies from the "Phyllo-C" </w:t>
      </w:r>
      <w:proofErr w:type="spellStart"/>
      <w:r w:rsidRPr="006340BE">
        <w:t>phyllosphere</w:t>
      </w:r>
      <w:proofErr w:type="spellEnd"/>
      <w:r w:rsidRPr="006340BE">
        <w:t xml:space="preserve"> culture grown on 300mg/L Cu </w:t>
      </w:r>
      <w:r w:rsidR="00457B44">
        <w:t>(equiv. to 4.72mM</w:t>
      </w:r>
      <w:r w:rsidR="00E4311C">
        <w:t xml:space="preserve"> Cu</w:t>
      </w:r>
      <w:r w:rsidR="00457B44">
        <w:t xml:space="preserve">) </w:t>
      </w:r>
      <w:r w:rsidRPr="006340BE">
        <w:t xml:space="preserve">PSM, 3 colonies from the "Phyllo-C" </w:t>
      </w:r>
      <w:proofErr w:type="spellStart"/>
      <w:r w:rsidRPr="006340BE">
        <w:t>phyllosphere</w:t>
      </w:r>
      <w:proofErr w:type="spellEnd"/>
      <w:r w:rsidRPr="006340BE">
        <w:t xml:space="preserve"> culture grown on 200mg/L Cu </w:t>
      </w:r>
      <w:r w:rsidR="00457B44">
        <w:t>(equiv. to 3.15mM</w:t>
      </w:r>
      <w:r w:rsidR="00E4311C">
        <w:t xml:space="preserve"> Cu</w:t>
      </w:r>
      <w:r w:rsidR="00457B44">
        <w:t xml:space="preserve">) </w:t>
      </w:r>
      <w:r w:rsidRPr="006340BE">
        <w:t xml:space="preserve">PSM, and 2 colonies from the "Rhizo-C" rhizosphere culture grown on 200mg/L Cu PSM were randomly selected. </w:t>
      </w:r>
      <w:r>
        <w:t>The p</w:t>
      </w:r>
      <w:r w:rsidRPr="006340BE">
        <w:t xml:space="preserve">ositive and negative control colonies were streaked on 0mM, 0.8mM and 1.0mM Cu MGY </w:t>
      </w:r>
      <w:r>
        <w:t xml:space="preserve">1.6% agar </w:t>
      </w:r>
      <w:r w:rsidRPr="006340BE">
        <w:t xml:space="preserve">plates </w:t>
      </w:r>
      <w:r>
        <w:t xml:space="preserve">(from </w:t>
      </w:r>
      <w:r w:rsidRPr="006340BE">
        <w:rPr>
          <w:i/>
          <w:iCs/>
        </w:rPr>
        <w:t>Trial I</w:t>
      </w:r>
      <w:r>
        <w:t xml:space="preserve"> plate preparation). Plates were </w:t>
      </w:r>
      <w:r w:rsidRPr="006340BE">
        <w:t>incubated at 28ºC for 2 days</w:t>
      </w:r>
      <w:r>
        <w:t xml:space="preserve"> prior to growth assessment</w:t>
      </w:r>
      <w:r w:rsidRPr="006340BE">
        <w:t>.</w:t>
      </w:r>
    </w:p>
    <w:p w14:paraId="24BCB24A" w14:textId="3014DB84" w:rsidR="003D5E25" w:rsidRDefault="003D5E25" w:rsidP="00BC1FE2">
      <w:pPr>
        <w:spacing w:line="360" w:lineRule="auto"/>
        <w:rPr>
          <w:b/>
          <w:bCs/>
        </w:rPr>
      </w:pPr>
      <w:r w:rsidRPr="003D5E25">
        <w:rPr>
          <w:b/>
          <w:bCs/>
          <w:i/>
          <w:iCs/>
        </w:rPr>
        <w:t>Lotus</w:t>
      </w:r>
      <w:r>
        <w:rPr>
          <w:b/>
          <w:bCs/>
        </w:rPr>
        <w:t xml:space="preserve"> spp</w:t>
      </w:r>
      <w:r w:rsidR="00915561">
        <w:rPr>
          <w:b/>
          <w:bCs/>
        </w:rPr>
        <w:t>.</w:t>
      </w:r>
      <w:r>
        <w:rPr>
          <w:b/>
          <w:bCs/>
        </w:rPr>
        <w:t xml:space="preserve"> growth conditions</w:t>
      </w:r>
    </w:p>
    <w:p w14:paraId="6473FAF2" w14:textId="3ACB9B62" w:rsidR="003D5E25" w:rsidRPr="00B8686E" w:rsidRDefault="003D5E25" w:rsidP="00E163BA">
      <w:pPr>
        <w:spacing w:line="360" w:lineRule="auto"/>
      </w:pPr>
      <w:r w:rsidRPr="00B8686E">
        <w:t xml:space="preserve">All </w:t>
      </w:r>
      <w:r w:rsidRPr="00B8686E">
        <w:rPr>
          <w:i/>
          <w:iCs/>
        </w:rPr>
        <w:t>Lotus</w:t>
      </w:r>
      <w:r w:rsidRPr="00B8686E">
        <w:t xml:space="preserve"> spp</w:t>
      </w:r>
      <w:r w:rsidR="00915561">
        <w:t>.</w:t>
      </w:r>
      <w:r w:rsidRPr="00B8686E">
        <w:t xml:space="preserve"> seedlings were incubated in a PC2 </w:t>
      </w:r>
      <w:r w:rsidR="00B8686E" w:rsidRPr="00B8686E">
        <w:t>CO</w:t>
      </w:r>
      <w:r w:rsidR="00B8686E" w:rsidRPr="00B8686E">
        <w:rPr>
          <w:vertAlign w:val="subscript"/>
        </w:rPr>
        <w:t>2</w:t>
      </w:r>
      <w:r w:rsidR="00B8686E" w:rsidRPr="00B8686E">
        <w:t xml:space="preserve"> incubation chamber. CO</w:t>
      </w:r>
      <w:r w:rsidR="00B8686E" w:rsidRPr="00B8686E">
        <w:rPr>
          <w:vertAlign w:val="subscript"/>
        </w:rPr>
        <w:t>2</w:t>
      </w:r>
      <w:r w:rsidR="00B8686E">
        <w:t xml:space="preserve"> level</w:t>
      </w:r>
      <w:r w:rsidR="00B8686E" w:rsidRPr="00B8686E">
        <w:t xml:space="preserve">: general atmospheric conditions. Relative humidity: 70%. </w:t>
      </w:r>
      <w:r w:rsidR="00B8686E">
        <w:t xml:space="preserve">Day/Night cycle: Day: 16hrs, </w:t>
      </w:r>
      <w:r w:rsidR="00B8686E" w:rsidRPr="00B8686E">
        <w:t>22</w:t>
      </w:r>
      <w:r w:rsidR="00B8686E">
        <w:t>º</w:t>
      </w:r>
      <w:r w:rsidR="00B8686E" w:rsidRPr="00B8686E">
        <w:t>C</w:t>
      </w:r>
      <w:r w:rsidR="00B8686E">
        <w:t xml:space="preserve">, standard white light. Night: 8hrs, </w:t>
      </w:r>
      <w:r w:rsidR="00B8686E" w:rsidRPr="00B8686E">
        <w:t>14</w:t>
      </w:r>
      <w:r w:rsidR="00B8686E">
        <w:t>º</w:t>
      </w:r>
      <w:r w:rsidR="00B8686E" w:rsidRPr="00B8686E">
        <w:t xml:space="preserve">C, </w:t>
      </w:r>
      <w:r w:rsidR="00B8686E">
        <w:t>no light. No watering needed.</w:t>
      </w:r>
    </w:p>
    <w:p w14:paraId="6D840875" w14:textId="40C8AF5A" w:rsidR="003D5E25" w:rsidRDefault="003D5E25" w:rsidP="00BC1FE2">
      <w:pPr>
        <w:spacing w:line="360" w:lineRule="auto"/>
        <w:rPr>
          <w:b/>
          <w:bCs/>
        </w:rPr>
      </w:pPr>
      <w:r w:rsidRPr="001A0A03">
        <w:rPr>
          <w:b/>
          <w:bCs/>
        </w:rPr>
        <w:t>Media preparation</w:t>
      </w:r>
    </w:p>
    <w:p w14:paraId="1A6FB914" w14:textId="79935602" w:rsidR="008E746B" w:rsidRDefault="008E746B" w:rsidP="00BC1FE2">
      <w:pPr>
        <w:spacing w:line="360" w:lineRule="auto"/>
      </w:pPr>
      <w:r w:rsidRPr="00697248">
        <w:rPr>
          <w:i/>
          <w:iCs/>
        </w:rPr>
        <w:t xml:space="preserve">Jensen </w:t>
      </w:r>
      <w:r w:rsidR="00697248" w:rsidRPr="00697248">
        <w:rPr>
          <w:i/>
          <w:iCs/>
        </w:rPr>
        <w:t>media</w:t>
      </w:r>
      <w:r>
        <w:t xml:space="preserve"> (per 1</w:t>
      </w:r>
      <w:r w:rsidR="00697248">
        <w:t>.00</w:t>
      </w:r>
      <w:r>
        <w:t xml:space="preserve">L): </w:t>
      </w:r>
      <w:r w:rsidRPr="008E746B">
        <w:t>CaHPO</w:t>
      </w:r>
      <w:r w:rsidRPr="008E746B">
        <w:rPr>
          <w:vertAlign w:val="subscript"/>
        </w:rPr>
        <w:t>4</w:t>
      </w:r>
      <w:r>
        <w:rPr>
          <w:vertAlign w:val="subscript"/>
        </w:rPr>
        <w:t xml:space="preserve"> </w:t>
      </w:r>
      <w:r>
        <w:t>(1.</w:t>
      </w:r>
      <w:r w:rsidR="00697248">
        <w:t>0</w:t>
      </w:r>
      <w:r>
        <w:t>0g), K</w:t>
      </w:r>
      <w:r w:rsidRPr="008E746B">
        <w:rPr>
          <w:vertAlign w:val="subscript"/>
        </w:rPr>
        <w:t>2</w:t>
      </w:r>
      <w:r>
        <w:t>PO</w:t>
      </w:r>
      <w:r w:rsidRPr="008E746B">
        <w:rPr>
          <w:vertAlign w:val="subscript"/>
        </w:rPr>
        <w:t>4</w:t>
      </w:r>
      <w:r>
        <w:t xml:space="preserve"> (0.2</w:t>
      </w:r>
      <w:r w:rsidR="00697248">
        <w:t>0</w:t>
      </w:r>
      <w:r>
        <w:t>g) MgSO</w:t>
      </w:r>
      <w:r>
        <w:rPr>
          <w:vertAlign w:val="subscript"/>
        </w:rPr>
        <w:t>4</w:t>
      </w:r>
      <w:r>
        <w:t>⸳7H</w:t>
      </w:r>
      <w:r>
        <w:rPr>
          <w:vertAlign w:val="subscript"/>
        </w:rPr>
        <w:t>2</w:t>
      </w:r>
      <w:r>
        <w:t>O (0.2</w:t>
      </w:r>
      <w:r w:rsidR="00697248">
        <w:t>0</w:t>
      </w:r>
      <w:r>
        <w:t>g), NaCl (0.1</w:t>
      </w:r>
      <w:r w:rsidR="00697248">
        <w:t>0</w:t>
      </w:r>
      <w:r>
        <w:t xml:space="preserve">g), </w:t>
      </w:r>
      <w:r w:rsidRPr="008E746B">
        <w:t>FeCl3</w:t>
      </w:r>
      <w:r>
        <w:t xml:space="preserve"> (0.1</w:t>
      </w:r>
      <w:r w:rsidR="00697248">
        <w:t>0</w:t>
      </w:r>
      <w:r>
        <w:t xml:space="preserve">g), </w:t>
      </w:r>
      <w:r w:rsidR="00697248">
        <w:t>A</w:t>
      </w:r>
      <w:r>
        <w:t>gar (12</w:t>
      </w:r>
      <w:r w:rsidR="00697248">
        <w:t>.0</w:t>
      </w:r>
      <w:r>
        <w:t>g).</w:t>
      </w:r>
    </w:p>
    <w:p w14:paraId="075B7529" w14:textId="378462E7" w:rsidR="001A0A03" w:rsidRPr="001A0A03" w:rsidRDefault="001A0A03" w:rsidP="00BC1FE2">
      <w:pPr>
        <w:spacing w:line="360" w:lineRule="auto"/>
      </w:pPr>
      <w:r>
        <w:rPr>
          <w:i/>
          <w:iCs/>
        </w:rPr>
        <w:t>0.8% water agar</w:t>
      </w:r>
      <w:r>
        <w:t xml:space="preserve"> (per 400mL): Agar (3.2g)</w:t>
      </w:r>
    </w:p>
    <w:p w14:paraId="6F69127E" w14:textId="444BD869" w:rsidR="00697248" w:rsidRDefault="008E746B" w:rsidP="00BC1FE2">
      <w:pPr>
        <w:spacing w:line="360" w:lineRule="auto"/>
      </w:pPr>
      <w:r w:rsidRPr="00697248">
        <w:rPr>
          <w:i/>
          <w:iCs/>
        </w:rPr>
        <w:t>G/RDM</w:t>
      </w:r>
      <w:r w:rsidR="00697248" w:rsidRPr="00697248">
        <w:rPr>
          <w:i/>
          <w:iCs/>
        </w:rPr>
        <w:t xml:space="preserve"> (no vitamin) media</w:t>
      </w:r>
      <w:r>
        <w:t xml:space="preserve"> (per 200mL): L-Histidine (20</w:t>
      </w:r>
      <w:r w:rsidR="00697248">
        <w:t>.0</w:t>
      </w:r>
      <w:r>
        <w:t>mg), G/RDM salts (2.5% MgSO</w:t>
      </w:r>
      <w:r>
        <w:rPr>
          <w:vertAlign w:val="subscript"/>
        </w:rPr>
        <w:t>4</w:t>
      </w:r>
      <w:r>
        <w:t>⸳4H</w:t>
      </w:r>
      <w:r>
        <w:rPr>
          <w:vertAlign w:val="subscript"/>
        </w:rPr>
        <w:t>2</w:t>
      </w:r>
      <w:r>
        <w:t>O, 0.2% CaCl</w:t>
      </w:r>
      <w:r>
        <w:rPr>
          <w:vertAlign w:val="subscript"/>
        </w:rPr>
        <w:t>2</w:t>
      </w:r>
      <w:r>
        <w:t>⸳2H</w:t>
      </w:r>
      <w:r>
        <w:rPr>
          <w:vertAlign w:val="subscript"/>
        </w:rPr>
        <w:t>2</w:t>
      </w:r>
      <w:r>
        <w:t xml:space="preserve">O, 0.7% </w:t>
      </w:r>
      <w:proofErr w:type="spellStart"/>
      <w:r>
        <w:t>FeEDTA</w:t>
      </w:r>
      <w:proofErr w:type="spellEnd"/>
      <w:r>
        <w:t xml:space="preserve">, </w:t>
      </w:r>
      <w:r w:rsidR="00697248">
        <w:t>2% NaCl) (2.00mL), 0.2% Bromothymol-Blue (2.00mL), 1.8% NH</w:t>
      </w:r>
      <w:r w:rsidR="00697248">
        <w:rPr>
          <w:vertAlign w:val="subscript"/>
        </w:rPr>
        <w:t>4</w:t>
      </w:r>
      <w:r w:rsidR="00697248">
        <w:t>Cl (1.15mL), Agar (3.20g), “Trace Elements 4 GRDM” (200µL)</w:t>
      </w:r>
    </w:p>
    <w:p w14:paraId="79A5E37B" w14:textId="575830EF" w:rsidR="00697248" w:rsidRPr="00697248" w:rsidRDefault="002533C8" w:rsidP="00BC1FE2">
      <w:pPr>
        <w:spacing w:line="360" w:lineRule="auto"/>
      </w:pPr>
      <w:r>
        <w:rPr>
          <w:noProof/>
          <w14:ligatures w14:val="standardContextual"/>
        </w:rPr>
        <mc:AlternateContent>
          <mc:Choice Requires="wpg">
            <w:drawing>
              <wp:anchor distT="0" distB="0" distL="114300" distR="114300" simplePos="0" relativeHeight="251697152" behindDoc="0" locked="0" layoutInCell="1" allowOverlap="1" wp14:anchorId="6951A52A" wp14:editId="6D5A2D8B">
                <wp:simplePos x="0" y="0"/>
                <wp:positionH relativeFrom="margin">
                  <wp:align>left</wp:align>
                </wp:positionH>
                <wp:positionV relativeFrom="margin">
                  <wp:align>top</wp:align>
                </wp:positionV>
                <wp:extent cx="6184900" cy="5016500"/>
                <wp:effectExtent l="19050" t="19050" r="25400" b="31750"/>
                <wp:wrapTopAndBottom/>
                <wp:docPr id="1903394350" name="Group 11"/>
                <wp:cNvGraphicFramePr/>
                <a:graphic xmlns:a="http://schemas.openxmlformats.org/drawingml/2006/main">
                  <a:graphicData uri="http://schemas.microsoft.com/office/word/2010/wordprocessingGroup">
                    <wpg:wgp>
                      <wpg:cNvGrpSpPr/>
                      <wpg:grpSpPr>
                        <a:xfrm>
                          <a:off x="0" y="0"/>
                          <a:ext cx="6184900" cy="5016500"/>
                          <a:chOff x="0" y="0"/>
                          <a:chExt cx="6184900" cy="5016500"/>
                        </a:xfrm>
                      </wpg:grpSpPr>
                      <wpg:grpSp>
                        <wpg:cNvPr id="616833428" name="Group 10"/>
                        <wpg:cNvGrpSpPr/>
                        <wpg:grpSpPr>
                          <a:xfrm>
                            <a:off x="0" y="0"/>
                            <a:ext cx="6178550" cy="4241800"/>
                            <a:chOff x="0" y="0"/>
                            <a:chExt cx="5617772" cy="3989084"/>
                          </a:xfrm>
                        </wpg:grpSpPr>
                        <wpg:grpSp>
                          <wpg:cNvPr id="160652348" name="Group 9"/>
                          <wpg:cNvGrpSpPr/>
                          <wpg:grpSpPr>
                            <a:xfrm>
                              <a:off x="0" y="0"/>
                              <a:ext cx="5617772" cy="3989084"/>
                              <a:chOff x="0" y="0"/>
                              <a:chExt cx="5617772" cy="3989084"/>
                            </a:xfrm>
                          </wpg:grpSpPr>
                          <wpg:grpSp>
                            <wpg:cNvPr id="560915293" name="Group 8"/>
                            <wpg:cNvGrpSpPr/>
                            <wpg:grpSpPr>
                              <a:xfrm>
                                <a:off x="0" y="0"/>
                                <a:ext cx="5617772" cy="3989084"/>
                                <a:chOff x="0" y="0"/>
                                <a:chExt cx="5617772" cy="3989084"/>
                              </a:xfrm>
                            </wpg:grpSpPr>
                            <wpg:grpSp>
                              <wpg:cNvPr id="1142578246" name="Group 7"/>
                              <wpg:cNvGrpSpPr/>
                              <wpg:grpSpPr>
                                <a:xfrm>
                                  <a:off x="6350" y="6350"/>
                                  <a:ext cx="5611422" cy="3982734"/>
                                  <a:chOff x="0" y="0"/>
                                  <a:chExt cx="5611422" cy="3982734"/>
                                </a:xfrm>
                              </wpg:grpSpPr>
                              <pic:pic xmlns:pic="http://schemas.openxmlformats.org/drawingml/2006/picture">
                                <pic:nvPicPr>
                                  <pic:cNvPr id="602997616" name="Picture 1" descr="A graph with red and yellow bars&#10;&#10;AI-generated content may be incorrect."/>
                                  <pic:cNvPicPr>
                                    <a:picLocks noChangeAspect="1"/>
                                  </pic:cNvPicPr>
                                </pic:nvPicPr>
                                <pic:blipFill rotWithShape="1">
                                  <a:blip r:embed="rId7" cstate="print">
                                    <a:extLst>
                                      <a:ext uri="{28A0092B-C50C-407E-A947-70E740481C1C}">
                                        <a14:useLocalDpi xmlns:a14="http://schemas.microsoft.com/office/drawing/2010/main" val="0"/>
                                      </a:ext>
                                    </a:extLst>
                                  </a:blip>
                                  <a:srcRect t="7698"/>
                                  <a:stretch/>
                                </pic:blipFill>
                                <pic:spPr bwMode="auto">
                                  <a:xfrm>
                                    <a:off x="2795270" y="0"/>
                                    <a:ext cx="2816152" cy="19944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1426180795" name="Picture 3" descr="A graph of different colored bars&#10;&#10;AI-generated content may be incorrect."/>
                                  <pic:cNvPicPr>
                                    <a:picLocks noChangeAspect="1"/>
                                  </pic:cNvPicPr>
                                </pic:nvPicPr>
                                <pic:blipFill rotWithShape="1">
                                  <a:blip r:embed="rId8" cstate="print">
                                    <a:extLst>
                                      <a:ext uri="{28A0092B-C50C-407E-A947-70E740481C1C}">
                                        <a14:useLocalDpi xmlns:a14="http://schemas.microsoft.com/office/drawing/2010/main" val="0"/>
                                      </a:ext>
                                    </a:extLst>
                                  </a:blip>
                                  <a:srcRect t="6736"/>
                                  <a:stretch/>
                                </pic:blipFill>
                                <pic:spPr bwMode="auto">
                                  <a:xfrm>
                                    <a:off x="0" y="0"/>
                                    <a:ext cx="2795270" cy="19939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88249343" name="Picture 6" descr="A graph with numbers and a number of plants&#10;&#10;AI-generated content may be incorrect."/>
                                  <pic:cNvPicPr>
                                    <a:picLocks noChangeAspect="1"/>
                                  </pic:cNvPicPr>
                                </pic:nvPicPr>
                                <pic:blipFill rotWithShape="1">
                                  <a:blip r:embed="rId9">
                                    <a:extLst>
                                      <a:ext uri="{28A0092B-C50C-407E-A947-70E740481C1C}">
                                        <a14:useLocalDpi xmlns:a14="http://schemas.microsoft.com/office/drawing/2010/main" val="0"/>
                                      </a:ext>
                                    </a:extLst>
                                  </a:blip>
                                  <a:srcRect t="9236"/>
                                  <a:stretch/>
                                </pic:blipFill>
                                <pic:spPr bwMode="auto">
                                  <a:xfrm>
                                    <a:off x="1449469" y="2000750"/>
                                    <a:ext cx="2793600" cy="1981984"/>
                                  </a:xfrm>
                                  <a:prstGeom prst="rect">
                                    <a:avLst/>
                                  </a:prstGeom>
                                  <a:ln w="3175">
                                    <a:solidFill>
                                      <a:sysClr val="windowText" lastClr="000000"/>
                                    </a:solidFill>
                                  </a:ln>
                                  <a:extLst>
                                    <a:ext uri="{53640926-AAD7-44D8-BBD7-CCE9431645EC}">
                                      <a14:shadowObscured xmlns:a14="http://schemas.microsoft.com/office/drawing/2010/main"/>
                                    </a:ext>
                                  </a:extLst>
                                </pic:spPr>
                              </pic:pic>
                            </wpg:grpSp>
                            <wps:wsp>
                              <wps:cNvPr id="1927660393" name="Text Box 2"/>
                              <wps:cNvSpPr txBox="1">
                                <a:spLocks noChangeArrowheads="1"/>
                              </wps:cNvSpPr>
                              <wps:spPr bwMode="auto">
                                <a:xfrm>
                                  <a:off x="0" y="0"/>
                                  <a:ext cx="311150" cy="273050"/>
                                </a:xfrm>
                                <a:prstGeom prst="rect">
                                  <a:avLst/>
                                </a:prstGeom>
                                <a:noFill/>
                                <a:ln w="9525">
                                  <a:noFill/>
                                  <a:miter lim="800000"/>
                                  <a:headEnd/>
                                  <a:tailEnd/>
                                </a:ln>
                              </wps:spPr>
                              <wps:txbx>
                                <w:txbxContent>
                                  <w:p w14:paraId="13D45067" w14:textId="77777777" w:rsidR="002533C8" w:rsidRPr="001B5CF8" w:rsidRDefault="002533C8" w:rsidP="002533C8">
                                    <w:pPr>
                                      <w:rPr>
                                        <w:b/>
                                        <w:bCs/>
                                        <w:sz w:val="20"/>
                                        <w:szCs w:val="20"/>
                                      </w:rPr>
                                    </w:pPr>
                                    <w:r w:rsidRPr="001B5CF8">
                                      <w:rPr>
                                        <w:b/>
                                        <w:bCs/>
                                        <w:sz w:val="20"/>
                                        <w:szCs w:val="20"/>
                                      </w:rPr>
                                      <w:t>a)</w:t>
                                    </w:r>
                                  </w:p>
                                </w:txbxContent>
                              </wps:txbx>
                              <wps:bodyPr rot="0" vert="horz" wrap="square" lIns="91440" tIns="45720" rIns="91440" bIns="45720" anchor="t" anchorCtr="0">
                                <a:noAutofit/>
                              </wps:bodyPr>
                            </wps:wsp>
                          </wpg:grpSp>
                          <wps:wsp>
                            <wps:cNvPr id="2028570693" name="Text Box 2"/>
                            <wps:cNvSpPr txBox="1">
                              <a:spLocks noChangeArrowheads="1"/>
                            </wps:cNvSpPr>
                            <wps:spPr bwMode="auto">
                              <a:xfrm>
                                <a:off x="1441594" y="2007100"/>
                                <a:ext cx="311150" cy="273050"/>
                              </a:xfrm>
                              <a:prstGeom prst="rect">
                                <a:avLst/>
                              </a:prstGeom>
                              <a:noFill/>
                              <a:ln w="9525">
                                <a:noFill/>
                                <a:miter lim="800000"/>
                                <a:headEnd/>
                                <a:tailEnd/>
                              </a:ln>
                            </wps:spPr>
                            <wps:txbx>
                              <w:txbxContent>
                                <w:p w14:paraId="531D312B" w14:textId="77777777" w:rsidR="002533C8" w:rsidRPr="001B5CF8" w:rsidRDefault="002533C8" w:rsidP="002533C8">
                                  <w:pPr>
                                    <w:rPr>
                                      <w:b/>
                                      <w:bCs/>
                                      <w:sz w:val="20"/>
                                      <w:szCs w:val="20"/>
                                    </w:rPr>
                                  </w:pPr>
                                  <w:r>
                                    <w:rPr>
                                      <w:b/>
                                      <w:bCs/>
                                      <w:sz w:val="20"/>
                                      <w:szCs w:val="20"/>
                                    </w:rPr>
                                    <w:t>c</w:t>
                                  </w:r>
                                  <w:r w:rsidRPr="001B5CF8">
                                    <w:rPr>
                                      <w:b/>
                                      <w:bCs/>
                                      <w:sz w:val="20"/>
                                      <w:szCs w:val="20"/>
                                    </w:rPr>
                                    <w:t>)</w:t>
                                  </w:r>
                                </w:p>
                              </w:txbxContent>
                            </wps:txbx>
                            <wps:bodyPr rot="0" vert="horz" wrap="square" lIns="91440" tIns="45720" rIns="91440" bIns="45720" anchor="t" anchorCtr="0">
                              <a:noAutofit/>
                            </wps:bodyPr>
                          </wps:wsp>
                        </wpg:grpSp>
                        <wps:wsp>
                          <wps:cNvPr id="1193133941" name="Text Box 2"/>
                          <wps:cNvSpPr txBox="1">
                            <a:spLocks noChangeArrowheads="1"/>
                          </wps:cNvSpPr>
                          <wps:spPr bwMode="auto">
                            <a:xfrm>
                              <a:off x="2800350" y="0"/>
                              <a:ext cx="311150" cy="273050"/>
                            </a:xfrm>
                            <a:prstGeom prst="rect">
                              <a:avLst/>
                            </a:prstGeom>
                            <a:noFill/>
                            <a:ln w="9525">
                              <a:noFill/>
                              <a:miter lim="800000"/>
                              <a:headEnd/>
                              <a:tailEnd/>
                            </a:ln>
                          </wps:spPr>
                          <wps:txbx>
                            <w:txbxContent>
                              <w:p w14:paraId="21F42FD7" w14:textId="77777777" w:rsidR="002533C8" w:rsidRPr="001B5CF8" w:rsidRDefault="002533C8" w:rsidP="002533C8">
                                <w:pPr>
                                  <w:rPr>
                                    <w:b/>
                                    <w:bCs/>
                                    <w:sz w:val="20"/>
                                    <w:szCs w:val="20"/>
                                  </w:rPr>
                                </w:pPr>
                                <w:r>
                                  <w:rPr>
                                    <w:b/>
                                    <w:bCs/>
                                    <w:sz w:val="20"/>
                                    <w:szCs w:val="20"/>
                                  </w:rPr>
                                  <w:t>b</w:t>
                                </w:r>
                                <w:r w:rsidRPr="001B5CF8">
                                  <w:rPr>
                                    <w:b/>
                                    <w:bCs/>
                                    <w:sz w:val="20"/>
                                    <w:szCs w:val="20"/>
                                  </w:rPr>
                                  <w:t>)</w:t>
                                </w:r>
                              </w:p>
                            </w:txbxContent>
                          </wps:txbx>
                          <wps:bodyPr rot="0" vert="horz" wrap="square" lIns="91440" tIns="45720" rIns="91440" bIns="45720" anchor="t" anchorCtr="0">
                            <a:noAutofit/>
                          </wps:bodyPr>
                        </wps:wsp>
                      </wpg:grpSp>
                      <wpg:grpSp>
                        <wpg:cNvPr id="1593109765" name="Group 10"/>
                        <wpg:cNvGrpSpPr/>
                        <wpg:grpSpPr>
                          <a:xfrm>
                            <a:off x="0" y="4267200"/>
                            <a:ext cx="6184900" cy="749300"/>
                            <a:chOff x="0" y="0"/>
                            <a:chExt cx="6184900" cy="749300"/>
                          </a:xfrm>
                        </wpg:grpSpPr>
                        <wps:wsp>
                          <wps:cNvPr id="643358026" name="Text Box 2"/>
                          <wps:cNvSpPr txBox="1">
                            <a:spLocks noChangeArrowheads="1"/>
                          </wps:cNvSpPr>
                          <wps:spPr bwMode="auto">
                            <a:xfrm>
                              <a:off x="0" y="6350"/>
                              <a:ext cx="6172200" cy="742950"/>
                            </a:xfrm>
                            <a:prstGeom prst="rect">
                              <a:avLst/>
                            </a:prstGeom>
                            <a:solidFill>
                              <a:srgbClr val="FFFFFF"/>
                            </a:solidFill>
                            <a:ln w="9525">
                              <a:noFill/>
                              <a:miter lim="800000"/>
                              <a:headEnd/>
                              <a:tailEnd/>
                            </a:ln>
                          </wps:spPr>
                          <wps:txbx>
                            <w:txbxContent>
                              <w:p w14:paraId="2FDC1031" w14:textId="77777777" w:rsidR="002533C8" w:rsidRPr="00C42C6E" w:rsidRDefault="002533C8" w:rsidP="002533C8">
                                <w:pPr>
                                  <w:rPr>
                                    <w:sz w:val="19"/>
                                    <w:szCs w:val="19"/>
                                  </w:rPr>
                                </w:pPr>
                                <w:r w:rsidRPr="00C42C6E">
                                  <w:rPr>
                                    <w:b/>
                                    <w:bCs/>
                                    <w:sz w:val="19"/>
                                    <w:szCs w:val="19"/>
                                  </w:rPr>
                                  <w:t>Fig 1.</w:t>
                                </w:r>
                                <w:r w:rsidRPr="00C42C6E">
                                  <w:rPr>
                                    <w:sz w:val="19"/>
                                    <w:szCs w:val="19"/>
                                  </w:rPr>
                                  <w:t xml:space="preserve"> Species-specific r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 xml:space="preserve">M. </w:t>
                                </w:r>
                                <w:proofErr w:type="spellStart"/>
                                <w:r w:rsidRPr="00C42C6E">
                                  <w:rPr>
                                    <w:i/>
                                    <w:iCs/>
                                    <w:sz w:val="19"/>
                                    <w:szCs w:val="19"/>
                                  </w:rPr>
                                  <w:t>australicum</w:t>
                                </w:r>
                                <w:proofErr w:type="spellEnd"/>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proofErr w:type="spellStart"/>
                                <w:proofErr w:type="gramStart"/>
                                <w:r w:rsidRPr="00C42C6E">
                                  <w:rPr>
                                    <w:i/>
                                    <w:iCs/>
                                    <w:sz w:val="19"/>
                                    <w:szCs w:val="19"/>
                                  </w:rPr>
                                  <w:t>L.rectus</w:t>
                                </w:r>
                                <w:proofErr w:type="spellEnd"/>
                                <w:proofErr w:type="gramEnd"/>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 xml:space="preserve">L. </w:t>
                                </w:r>
                                <w:proofErr w:type="spellStart"/>
                                <w:r w:rsidRPr="00C42C6E">
                                  <w:rPr>
                                    <w:i/>
                                    <w:iCs/>
                                    <w:sz w:val="19"/>
                                    <w:szCs w:val="19"/>
                                  </w:rPr>
                                  <w:t>uliginosus</w:t>
                                </w:r>
                                <w:proofErr w:type="spellEnd"/>
                                <w:r w:rsidRPr="00C42C6E">
                                  <w:rPr>
                                    <w:sz w:val="19"/>
                                    <w:szCs w:val="19"/>
                                  </w:rPr>
                                  <w:t xml:space="preserve"> GLOC005. </w:t>
                                </w:r>
                              </w:p>
                            </w:txbxContent>
                          </wps:txbx>
                          <wps:bodyPr rot="0" vert="horz" wrap="square" lIns="91440" tIns="45720" rIns="91440" bIns="45720" anchor="t" anchorCtr="0">
                            <a:noAutofit/>
                          </wps:bodyPr>
                        </wps:wsp>
                        <wps:wsp>
                          <wps:cNvPr id="85331507"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945792016" name="Straight Connector 9"/>
                          <wps:cNvCnPr/>
                          <wps:spPr>
                            <a:xfrm flipV="1">
                              <a:off x="0" y="74295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6951A52A" id="Group 11" o:spid="_x0000_s1026" style="position:absolute;margin-left:0;margin-top:0;width:487pt;height:395pt;z-index:251697152;mso-position-horizontal:left;mso-position-horizontal-relative:margin;mso-position-vertical:top;mso-position-vertical-relative:margin" coordsize="61849,5016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&#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&#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&#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&#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10;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10;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&#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10;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10;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&#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10;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&#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10;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&#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10;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&#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10;////////////////////////////////////////////////////////////////////////////&#10;////////////////////////////////////////////////////////////////////////////&#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10;////////////////////////////////////////////////////////////////////////////&#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2ZgAAAABmt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AAAABm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9vb29v/////////////////////////////////////&#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b27a2tra229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AAA&#10;AAAAAAA6ZpDb////////////////////////////////////////////////////////////////&#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ADo6ZmZmZmZmZjo6AAAAAGa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25A6AAAAOma2&#10;2//////////////////////bkDoAOpDb////////////////////////////////////////////&#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bkDoAOpDb/////////////////////////////9uQOjqQ&#10;2///////////////////////////////////////////////////////////////////////////&#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2&#10;ZgBmtv////////////////////////////////+2Zg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Bmtv//////////////////////////&#10;/////9uQOg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tmYAZrb////////////////////////////bkDoAADqQ2///////////////////&#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9uQOgA6Zrbb2///////&#10;/////9vbtpBmOgAAAAAAZrb/////////////////////////////////////////////////////&#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7ZmOgAAAAAAAAAAAAAAAAAAAAAAAAAAOpDb////////////&#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9vbtmY6OgAAAAAAAAAAOjpmttv/////////////////////////////////////////////////&#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2ZgBmtv//////////&#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2ZgA6kNv/////////////////////////////////////////&#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2ZgAA&#10;AAAAOjo6Ojo6Ojo6Ojo6Ojo6Ojo6Ojo6Ojo6Ojo6Ojo6Ojo6Ojo6Ojo6Ojo6kN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2ZgAAOmaQtra2tra2tra2tra2tra2tra2tra2&#10;tra2tra2kGY6AAAAAAAAAAA6kN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Bmtv/////////////////////////////////btmY6AAAAAAAAADpmt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bkGaQ2///////////////////&#10;///////////bkDoAAAAAAAAAOma22///////////////////////////////////////////////&#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9uQOgAAAAAAAAAAOpDb////////&#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27ZmOgAAAAAAAAA6kN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Dpmttv/////&#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Oma2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9uQOgAAAAAAAAA6Zrbb////&#10;///////////////////////////b27bb2///////////////////////////////////////////&#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27ZmOgAAAAAAAAA6kNv///////////////////////////////////+2ZgBm&#10;tv//////////////////////////////////////////////////////////////////////////&#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tmY6AAAAAAAAADqQ2///&#10;////////////////////////////////////27ZmAA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AAAAAAAAAAAAAAAAAAAAAAAAAAAAAAAAAAAAAAAAAAAAAAAAAA&#10;AAAAAAAAAA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2ZgAAAGa2&#10;////////////////////////////////////////////////27ZmAABmtv//////////////////&#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2ZgA6kNv/////////////////////////////////&#10;//////////////////+2ZgBmtv//////////////////////////////////////////////////&#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ZgBmtv/////////////////////////////////////////////////////b27bb2///////&#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2ZgA6Oma22///////////////////27ZmOjoAAAAAAAAAADo6Zrbb2///&#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2ZgAAAABmtv//&#10;///////////btmYAAAAAAAAAADo6ZmaQtraQZmY6OjqQ2///////////////////////////////&#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2ZgAAAABmtv//////////tmYAAAAAAAAAOpDb////////&#10;/////////9u2ZmaQ2///////////////////////////////////////////////////////////&#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2&#10;ZgAAAABmtv///////9uQOgAAAAAAOpDb/////////////////////////7ZmZrb/////////////&#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2ZgAAAABmtv//////25A6AAAAADqQ2///&#10;//////////////////////////+2ZjqQ2///////////////////////////////////////////&#10;////////////////////////////////AAAAAAAAAAAAAAAAAAAAAAAAAAAAAAAAAAAAAAAAAAAA&#10;AAAAAAAAAAAAAAAA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btmY6AAA6Zrbb2//bkDoAAAAAZrb//////////////////////////////9uQOgBm&#10;tv//////////////////////////////////////////////////////////////////////////&#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btmY6AAAAAAAA&#10;AAA6kNv/////////////////////////////25A6AABmtv//////////////////////////////&#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btmY6AABmtv//////////////////////////&#10;//+2ZgAAADqQ2///////////////////////////////////////////////////////////////&#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bkGZmkNv/////////////////////&#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9vbtpBmZjo6OjoA&#10;AAAAAAAAADo6OjpmZpC22///////////////////////////////////////////////////////&#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btmY6AAAAAAAAAAAAAAAAAAAAAAAAAAAAAAAAAAAAAAAAOma22///&#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2ZjoAAAAAADo6&#10;ZmZmkLa2tra2tra2tra2tra2kJBmZmY6OgAAAAAAADqQ2///////////////////////////////&#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tmYAADqQttv/////////////////////////////////////&#10;/////9u2ZjoAOpDb////////////////////////////////////////////////////////////&#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2ZgBm&#10;tv///////////////////////////////////////////////////9uQOg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2ZgBmtv//////////////////////////////&#10;//////////////////////+2ZgBmtv//////////////////////////////////////////////&#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10;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">
                <v:group id="Group 10" o:spid="_x0000_s1027" style="position:absolute;width:61785;height:42418"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">
                  <v:group id="_x0000_s1028"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">
                    <v:group id="Group 8" o:spid="_x0000_s1029"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">
                      <v:group id="Group 7" o:spid="_x0000_s1030" style="position:absolute;left:63;top:63;width:56114;height:39827" coordsize="56114,39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alt="A graph with red and yellow bars&#10;&#10;AI-generated content may be incorrect." style="position:absolute;left:27952;width:28162;height:19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" stroked="t" strokecolor="windowText" strokeweight=".25pt">
                          <v:stroke joinstyle="round"/>
                          <v:imagedata r:id="rId10" o:title="A graph with red and yellow bars&#10;&#10;AI-generated content may be incorrect" croptop="5045f"/>
                          <v:path arrowok="t"/>
                        </v:shape>
                        <v:shape id="Picture 3" o:spid="_x0000_s1032" type="#_x0000_t75" alt="A graph of different colored bars&#10;&#10;AI-generated content may be incorrect." style="position:absolute;width:27952;height:19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" stroked="t" strokecolor="windowText" strokeweight=".25pt">
                          <v:stroke joinstyle="round"/>
                          <v:imagedata r:id="rId11" o:title="A graph of different colored bars&#10;&#10;AI-generated content may be incorrect" croptop="4415f"/>
                          <v:path arrowok="t"/>
                        </v:shape>
                        <v:shape id="Picture 6" o:spid="_x0000_s1033" type="#_x0000_t75" alt="A graph with numbers and a number of plants&#10;&#10;AI-generated content may be incorrect." style="position:absolute;left:14494;top:20007;width:27936;height:19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" stroked="t" strokecolor="windowText" strokeweight=".25pt">
                          <v:imagedata r:id="rId12" o:title="A graph with numbers and a number of plants&#10;&#10;AI-generated content may be incorrect" croptop="6053f"/>
                          <v:path arrowok="t"/>
                        </v:shape>
                      </v:group>
                      <v:shapetype id="_x0000_t202" coordsize="21600,21600" o:spt="202" path="m,l,21600r21600,l21600,xe">
                        <v:stroke joinstyle="miter"/>
                        <v:path gradientshapeok="t" o:connecttype="rect"/>
                      </v:shapetype>
                      <v:shape id="Text Box 2" o:spid="_x0000_s1034" type="#_x0000_t202" style="position:absolute;width:311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" filled="f" stroked="f">
                        <v:textbox>
                          <w:txbxContent>
                            <w:p w14:paraId="13D45067" w14:textId="77777777" w:rsidR="002533C8" w:rsidRPr="001B5CF8" w:rsidRDefault="002533C8" w:rsidP="002533C8">
                              <w:pPr>
                                <w:rPr>
                                  <w:b/>
                                  <w:bCs/>
                                  <w:sz w:val="20"/>
                                  <w:szCs w:val="20"/>
                                </w:rPr>
                              </w:pPr>
                              <w:r w:rsidRPr="001B5CF8">
                                <w:rPr>
                                  <w:b/>
                                  <w:bCs/>
                                  <w:sz w:val="20"/>
                                  <w:szCs w:val="20"/>
                                </w:rPr>
                                <w:t>a)</w:t>
                              </w:r>
                            </w:p>
                          </w:txbxContent>
                        </v:textbox>
                      </v:shape>
                    </v:group>
                    <v:shape id="Text Box 2" o:spid="_x0000_s1035" type="#_x0000_t202" style="position:absolute;left:14415;top:20071;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" filled="f" stroked="f">
                      <v:textbox>
                        <w:txbxContent>
                          <w:p w14:paraId="531D312B" w14:textId="77777777" w:rsidR="002533C8" w:rsidRPr="001B5CF8" w:rsidRDefault="002533C8" w:rsidP="002533C8">
                            <w:pPr>
                              <w:rPr>
                                <w:b/>
                                <w:bCs/>
                                <w:sz w:val="20"/>
                                <w:szCs w:val="20"/>
                              </w:rPr>
                            </w:pPr>
                            <w:r>
                              <w:rPr>
                                <w:b/>
                                <w:bCs/>
                                <w:sz w:val="20"/>
                                <w:szCs w:val="20"/>
                              </w:rPr>
                              <w:t>c</w:t>
                            </w:r>
                            <w:r w:rsidRPr="001B5CF8">
                              <w:rPr>
                                <w:b/>
                                <w:bCs/>
                                <w:sz w:val="20"/>
                                <w:szCs w:val="20"/>
                              </w:rPr>
                              <w:t>)</w:t>
                            </w:r>
                          </w:p>
                        </w:txbxContent>
                      </v:textbox>
                    </v:shape>
                  </v:group>
                  <v:shape id="Text Box 2" o:spid="_x0000_s1036" type="#_x0000_t202" style="position:absolute;left:28003;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" filled="f" stroked="f">
                    <v:textbox>
                      <w:txbxContent>
                        <w:p w14:paraId="21F42FD7" w14:textId="77777777" w:rsidR="002533C8" w:rsidRPr="001B5CF8" w:rsidRDefault="002533C8" w:rsidP="002533C8">
                          <w:pPr>
                            <w:rPr>
                              <w:b/>
                              <w:bCs/>
                              <w:sz w:val="20"/>
                              <w:szCs w:val="20"/>
                            </w:rPr>
                          </w:pPr>
                          <w:r>
                            <w:rPr>
                              <w:b/>
                              <w:bCs/>
                              <w:sz w:val="20"/>
                              <w:szCs w:val="20"/>
                            </w:rPr>
                            <w:t>b</w:t>
                          </w:r>
                          <w:r w:rsidRPr="001B5CF8">
                            <w:rPr>
                              <w:b/>
                              <w:bCs/>
                              <w:sz w:val="20"/>
                              <w:szCs w:val="20"/>
                            </w:rPr>
                            <w:t>)</w:t>
                          </w:r>
                        </w:p>
                      </w:txbxContent>
                    </v:textbox>
                  </v:shape>
                </v:group>
                <v:group id="Group 10" o:spid="_x0000_s1037" style="position:absolute;top:42672;width:61849;height:7493" coordsize="61849,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">
                  <v:shape id="Text Box 2" o:spid="_x0000_s1038" type="#_x0000_t202" style="position:absolute;top:63;width:61722;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" stroked="f">
                    <v:textbox>
                      <w:txbxContent>
                        <w:p w14:paraId="2FDC1031" w14:textId="77777777" w:rsidR="002533C8" w:rsidRPr="00C42C6E" w:rsidRDefault="002533C8" w:rsidP="002533C8">
                          <w:pPr>
                            <w:rPr>
                              <w:sz w:val="19"/>
                              <w:szCs w:val="19"/>
                            </w:rPr>
                          </w:pPr>
                          <w:r w:rsidRPr="00C42C6E">
                            <w:rPr>
                              <w:b/>
                              <w:bCs/>
                              <w:sz w:val="19"/>
                              <w:szCs w:val="19"/>
                            </w:rPr>
                            <w:t>Fig 1.</w:t>
                          </w:r>
                          <w:r w:rsidRPr="00C42C6E">
                            <w:rPr>
                              <w:sz w:val="19"/>
                              <w:szCs w:val="19"/>
                            </w:rPr>
                            <w:t xml:space="preserve"> Species-specific r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 xml:space="preserve">M. </w:t>
                          </w:r>
                          <w:proofErr w:type="spellStart"/>
                          <w:r w:rsidRPr="00C42C6E">
                            <w:rPr>
                              <w:i/>
                              <w:iCs/>
                              <w:sz w:val="19"/>
                              <w:szCs w:val="19"/>
                            </w:rPr>
                            <w:t>australicum</w:t>
                          </w:r>
                          <w:proofErr w:type="spellEnd"/>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proofErr w:type="spellStart"/>
                          <w:proofErr w:type="gramStart"/>
                          <w:r w:rsidRPr="00C42C6E">
                            <w:rPr>
                              <w:i/>
                              <w:iCs/>
                              <w:sz w:val="19"/>
                              <w:szCs w:val="19"/>
                            </w:rPr>
                            <w:t>L.rectus</w:t>
                          </w:r>
                          <w:proofErr w:type="spellEnd"/>
                          <w:proofErr w:type="gramEnd"/>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 xml:space="preserve">L. </w:t>
                          </w:r>
                          <w:proofErr w:type="spellStart"/>
                          <w:r w:rsidRPr="00C42C6E">
                            <w:rPr>
                              <w:i/>
                              <w:iCs/>
                              <w:sz w:val="19"/>
                              <w:szCs w:val="19"/>
                            </w:rPr>
                            <w:t>uliginosus</w:t>
                          </w:r>
                          <w:proofErr w:type="spellEnd"/>
                          <w:r w:rsidRPr="00C42C6E">
                            <w:rPr>
                              <w:sz w:val="19"/>
                              <w:szCs w:val="19"/>
                            </w:rPr>
                            <w:t xml:space="preserve"> GLOC005. </w:t>
                          </w:r>
                        </w:p>
                      </w:txbxContent>
                    </v:textbox>
                  </v:shape>
                  <v:line id="Straight Connector 9" o:spid="_x0000_s1039"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" strokecolor="#737373 [1614]">
                    <v:stroke joinstyle="miter"/>
                  </v:line>
                  <v:line id="Straight Connector 9" o:spid="_x0000_s1040" style="position:absolute;flip:y;visibility:visible;mso-wrap-style:square" from="0,7429" to="61849,7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" strokecolor="#737373 [1614]">
                    <v:stroke joinstyle="miter"/>
                  </v:line>
                </v:group>
                <w10:wrap type="topAndBottom" anchorx="margin" anchory="margin"/>
              </v:group>
            </w:pict>
          </mc:Fallback>
        </mc:AlternateContent>
      </w:r>
      <w:r w:rsidR="00697248" w:rsidRPr="00697248">
        <w:rPr>
          <w:i/>
          <w:iCs/>
        </w:rPr>
        <w:t xml:space="preserve">Cu </w:t>
      </w:r>
      <w:r w:rsidR="001A0A03">
        <w:rPr>
          <w:i/>
          <w:iCs/>
        </w:rPr>
        <w:t>(</w:t>
      </w:r>
      <w:proofErr w:type="spellStart"/>
      <w:r w:rsidR="001A0A03">
        <w:rPr>
          <w:i/>
          <w:iCs/>
        </w:rPr>
        <w:t>xmM</w:t>
      </w:r>
      <w:proofErr w:type="spellEnd"/>
      <w:r w:rsidR="001A0A03">
        <w:rPr>
          <w:i/>
          <w:iCs/>
        </w:rPr>
        <w:t xml:space="preserve">) </w:t>
      </w:r>
      <w:r w:rsidR="00697248" w:rsidRPr="00697248">
        <w:rPr>
          <w:i/>
          <w:iCs/>
        </w:rPr>
        <w:t>MGY media</w:t>
      </w:r>
      <w:r w:rsidR="00697248">
        <w:t xml:space="preserve"> (per 600mL): Mannitol (6.00g), L-glutamic acid (1.20g), KH</w:t>
      </w:r>
      <w:r w:rsidR="00697248">
        <w:rPr>
          <w:vertAlign w:val="subscript"/>
        </w:rPr>
        <w:t>2</w:t>
      </w:r>
      <w:r w:rsidR="00697248">
        <w:t>PO</w:t>
      </w:r>
      <w:r w:rsidR="00697248">
        <w:rPr>
          <w:vertAlign w:val="subscript"/>
        </w:rPr>
        <w:t>4</w:t>
      </w:r>
      <w:r w:rsidR="00697248">
        <w:t xml:space="preserve"> (0.30g), NaCl (0.10g), 1.0M KOH (adjusted to pH 7.0), Yeast Extract (0.15g), Agar (9.6g), 1</w:t>
      </w:r>
      <w:r w:rsidR="001A0A03">
        <w:t>.0</w:t>
      </w:r>
      <w:r w:rsidR="00697248">
        <w:t>M CuSO4 (10</w:t>
      </w:r>
      <w:r w:rsidR="001A0A03">
        <w:t>0</w:t>
      </w:r>
      <w:r w:rsidR="00697248">
        <w:t xml:space="preserve">µL per </w:t>
      </w:r>
      <w:r w:rsidR="001A0A03">
        <w:t>1</w:t>
      </w:r>
      <w:r w:rsidR="00697248">
        <w:t>m</w:t>
      </w:r>
      <w:r w:rsidR="001A0A03">
        <w:t xml:space="preserve">M concentration </w:t>
      </w:r>
      <w:r w:rsidR="00697248" w:rsidRPr="001A0A03">
        <w:t>required</w:t>
      </w:r>
      <w:r w:rsidR="00697248">
        <w:t>)</w:t>
      </w:r>
    </w:p>
    <w:p w14:paraId="0ACC3E4D" w14:textId="520FFB2E" w:rsidR="0051783F" w:rsidRDefault="00697248" w:rsidP="0051783F">
      <w:pPr>
        <w:spacing w:line="360" w:lineRule="auto"/>
        <w:rPr>
          <w:b/>
          <w:bCs/>
          <w:sz w:val="26"/>
          <w:szCs w:val="26"/>
        </w:rPr>
      </w:pPr>
      <w:r>
        <w:t xml:space="preserve"> </w:t>
      </w:r>
    </w:p>
    <w:p w14:paraId="3318BA9B" w14:textId="368FC9E2" w:rsidR="0051783F" w:rsidRDefault="0051783F" w:rsidP="0051783F">
      <w:pPr>
        <w:spacing w:line="360" w:lineRule="auto"/>
        <w:rPr>
          <w:b/>
          <w:bCs/>
          <w:sz w:val="26"/>
          <w:szCs w:val="26"/>
        </w:rPr>
      </w:pPr>
      <w:r w:rsidRPr="008F0804">
        <w:rPr>
          <w:b/>
          <w:bCs/>
          <w:sz w:val="26"/>
          <w:szCs w:val="26"/>
        </w:rPr>
        <w:t>Results</w:t>
      </w:r>
    </w:p>
    <w:p w14:paraId="0FB52138" w14:textId="2886D2F8" w:rsidR="0039019D" w:rsidRPr="00685A6B" w:rsidRDefault="0039019D" w:rsidP="0039019D">
      <w:pPr>
        <w:spacing w:line="360" w:lineRule="auto"/>
        <w:rPr>
          <w:b/>
          <w:bCs/>
        </w:rPr>
      </w:pPr>
      <w:r w:rsidRPr="00685A6B">
        <w:rPr>
          <w:b/>
          <w:bCs/>
        </w:rPr>
        <w:t>Colony assessment</w:t>
      </w:r>
    </w:p>
    <w:p w14:paraId="32C81592" w14:textId="264EE411" w:rsidR="0039019D" w:rsidRDefault="0039019D" w:rsidP="0039019D">
      <w:pPr>
        <w:spacing w:line="360" w:lineRule="auto"/>
      </w:pPr>
      <w:r w:rsidRPr="00685A6B">
        <w:t>All plates</w:t>
      </w:r>
      <w:r>
        <w:t xml:space="preserve"> inoculated with the nodule suspension prepared from subjects L</w:t>
      </w:r>
      <w:r w:rsidR="00BF35EA">
        <w:t>8</w:t>
      </w:r>
      <w:r>
        <w:t>+2, +3 and +5 displayed bacterial growth. Each isolate possessed a similar morphology of green</w:t>
      </w:r>
      <w:r w:rsidR="00E4311C">
        <w:t xml:space="preserve">, irregularly shaped, </w:t>
      </w:r>
      <w:r>
        <w:t>wet</w:t>
      </w:r>
      <w:r w:rsidR="001F4660">
        <w:t xml:space="preserve"> co</w:t>
      </w:r>
      <w:r>
        <w:t>lonies</w:t>
      </w:r>
      <w:r w:rsidR="00E4311C">
        <w:t>. No</w:t>
      </w:r>
      <w:r>
        <w:t xml:space="preserve"> secondary isolates or contaminants observed</w:t>
      </w:r>
      <w:r w:rsidR="00E4311C">
        <w:t>, indicating a pure culture</w:t>
      </w:r>
      <w:r>
        <w:t xml:space="preserve">. The fact colonies appeared identical across nodules from all three assessed plants is strong evidence that the recovered isolate is the same bacteria used in the initial seedling inoculation, </w:t>
      </w:r>
      <w:r w:rsidRPr="00BC1FE2">
        <w:rPr>
          <w:i/>
          <w:iCs/>
        </w:rPr>
        <w:t>M</w:t>
      </w:r>
      <w:r>
        <w:rPr>
          <w:i/>
          <w:iCs/>
        </w:rPr>
        <w:t>.</w:t>
      </w:r>
      <w:r w:rsidRPr="00BC1FE2">
        <w:rPr>
          <w:i/>
          <w:iCs/>
        </w:rPr>
        <w:t xml:space="preserve"> </w:t>
      </w:r>
      <w:proofErr w:type="spellStart"/>
      <w:r w:rsidRPr="00BC1FE2">
        <w:rPr>
          <w:i/>
          <w:iCs/>
        </w:rPr>
        <w:t>australicum</w:t>
      </w:r>
      <w:proofErr w:type="spellEnd"/>
      <w:r w:rsidRPr="00154CCD">
        <w:t xml:space="preserve"> BR1</w:t>
      </w:r>
      <w:r>
        <w:t>-</w:t>
      </w:r>
      <w:r w:rsidRPr="00154CCD">
        <w:t>1</w:t>
      </w:r>
      <w:r>
        <w:t>-</w:t>
      </w:r>
      <w:r w:rsidRPr="00154CCD">
        <w:t>5xICE</w:t>
      </w:r>
      <w:r w:rsidR="008F0804" w:rsidRPr="008F0804">
        <w:rPr>
          <w:i/>
          <w:iCs/>
        </w:rPr>
        <w:t>Ml</w:t>
      </w:r>
      <w:r w:rsidR="008F0804" w:rsidRPr="008F0804">
        <w:t>Sym</w:t>
      </w:r>
      <w:r>
        <w:t xml:space="preserve">. This displays that the bacteria </w:t>
      </w:r>
      <w:proofErr w:type="gramStart"/>
      <w:r>
        <w:t>was</w:t>
      </w:r>
      <w:proofErr w:type="gramEnd"/>
      <w:r>
        <w:t xml:space="preserve"> able utilise the symbiosis genes of </w:t>
      </w:r>
      <w:proofErr w:type="spellStart"/>
      <w:r>
        <w:t>ICE</w:t>
      </w:r>
      <w:r w:rsidR="00E4311C" w:rsidRPr="008F0804">
        <w:rPr>
          <w:i/>
          <w:iCs/>
        </w:rPr>
        <w:t>Ml</w:t>
      </w:r>
      <w:r w:rsidR="00E4311C" w:rsidRPr="008F0804">
        <w:t>Sym</w:t>
      </w:r>
      <w:proofErr w:type="spellEnd"/>
      <w:r w:rsidR="00E4311C">
        <w:t xml:space="preserve">, at least to the </w:t>
      </w:r>
      <w:proofErr w:type="spellStart"/>
      <w:r w:rsidR="00E4311C">
        <w:t>exent</w:t>
      </w:r>
      <w:proofErr w:type="spellEnd"/>
      <w:r w:rsidR="00E4311C">
        <w:t xml:space="preserve"> of colonising t</w:t>
      </w:r>
      <w:r>
        <w:t xml:space="preserve">he roots of </w:t>
      </w:r>
      <w:r w:rsidRPr="00711281">
        <w:rPr>
          <w:i/>
          <w:iCs/>
        </w:rPr>
        <w:t>L. rectus</w:t>
      </w:r>
      <w:r w:rsidR="008A70D8">
        <w:rPr>
          <w:i/>
          <w:iCs/>
        </w:rPr>
        <w:t xml:space="preserve"> </w:t>
      </w:r>
      <w:r w:rsidR="008A70D8">
        <w:t>Tas2206</w:t>
      </w:r>
      <w:r>
        <w:t>.</w:t>
      </w:r>
    </w:p>
    <w:p w14:paraId="12AE1EEC" w14:textId="42BF36D3" w:rsidR="00C42C6E" w:rsidRDefault="00C42C6E" w:rsidP="00D7749C">
      <w:pPr>
        <w:spacing w:line="360" w:lineRule="auto"/>
      </w:pPr>
    </w:p>
    <w:p w14:paraId="0BDCC825" w14:textId="1B0D615C" w:rsidR="0009166D" w:rsidRDefault="0009166D" w:rsidP="00D7749C">
      <w:pPr>
        <w:spacing w:line="360" w:lineRule="auto"/>
      </w:pPr>
      <w:r>
        <w:rPr>
          <w:noProof/>
          <w14:ligatures w14:val="standardContextual"/>
        </w:rPr>
        <mc:AlternateContent>
          <mc:Choice Requires="wpg">
            <w:drawing>
              <wp:anchor distT="0" distB="0" distL="114300" distR="114300" simplePos="0" relativeHeight="251699200" behindDoc="0" locked="0" layoutInCell="1" allowOverlap="1" wp14:anchorId="34EFB3F1" wp14:editId="6B5CB8C5">
                <wp:simplePos x="0" y="0"/>
                <wp:positionH relativeFrom="margin">
                  <wp:align>left</wp:align>
                </wp:positionH>
                <wp:positionV relativeFrom="margin">
                  <wp:align>top</wp:align>
                </wp:positionV>
                <wp:extent cx="6210300" cy="3281680"/>
                <wp:effectExtent l="0" t="19050" r="19050" b="0"/>
                <wp:wrapTopAndBottom/>
                <wp:docPr id="289545087" name="Group 13"/>
                <wp:cNvGraphicFramePr/>
                <a:graphic xmlns:a="http://schemas.openxmlformats.org/drawingml/2006/main">
                  <a:graphicData uri="http://schemas.microsoft.com/office/word/2010/wordprocessingGroup">
                    <wpg:wgp>
                      <wpg:cNvGrpSpPr/>
                      <wpg:grpSpPr>
                        <a:xfrm>
                          <a:off x="0" y="0"/>
                          <a:ext cx="6210300" cy="3281680"/>
                          <a:chOff x="-25400" y="96906"/>
                          <a:chExt cx="6210300" cy="3283164"/>
                        </a:xfrm>
                      </wpg:grpSpPr>
                      <pic:pic xmlns:pic="http://schemas.openxmlformats.org/drawingml/2006/picture">
                        <pic:nvPicPr>
                          <pic:cNvPr id="1966929829" name="Picture 12" descr="A graph of a number of green and black bars&#10;&#10;AI-generated content may be incorrect."/>
                          <pic:cNvPicPr>
                            <a:picLocks noChangeAspect="1"/>
                          </pic:cNvPicPr>
                        </pic:nvPicPr>
                        <pic:blipFill rotWithShape="1">
                          <a:blip r:embed="rId13">
                            <a:extLst>
                              <a:ext uri="{28A0092B-C50C-407E-A947-70E740481C1C}">
                                <a14:useLocalDpi xmlns:a14="http://schemas.microsoft.com/office/drawing/2010/main" val="0"/>
                              </a:ext>
                            </a:extLst>
                          </a:blip>
                          <a:srcRect t="10816" b="4078"/>
                          <a:stretch/>
                        </pic:blipFill>
                        <pic:spPr bwMode="auto">
                          <a:xfrm>
                            <a:off x="984250" y="96906"/>
                            <a:ext cx="4229100" cy="2396104"/>
                          </a:xfrm>
                          <a:prstGeom prst="rect">
                            <a:avLst/>
                          </a:prstGeom>
                          <a:ln w="3175">
                            <a:solidFill>
                              <a:schemeClr val="tx1"/>
                            </a:solidFill>
                          </a:ln>
                          <a:extLst>
                            <a:ext uri="{53640926-AAD7-44D8-BBD7-CCE9431645EC}">
                              <a14:shadowObscured xmlns:a14="http://schemas.microsoft.com/office/drawing/2010/main"/>
                            </a:ext>
                          </a:extLst>
                        </pic:spPr>
                      </pic:pic>
                      <wpg:grpSp>
                        <wpg:cNvPr id="1419429665" name="Group 12"/>
                        <wpg:cNvGrpSpPr/>
                        <wpg:grpSpPr>
                          <a:xfrm>
                            <a:off x="-25400" y="2647950"/>
                            <a:ext cx="6210300" cy="732120"/>
                            <a:chOff x="-25400" y="0"/>
                            <a:chExt cx="6210300" cy="732120"/>
                          </a:xfrm>
                        </wpg:grpSpPr>
                        <wps:wsp>
                          <wps:cNvPr id="554035893" name="Text Box 2"/>
                          <wps:cNvSpPr txBox="1">
                            <a:spLocks noChangeArrowheads="1"/>
                          </wps:cNvSpPr>
                          <wps:spPr bwMode="auto">
                            <a:xfrm>
                              <a:off x="19050" y="0"/>
                              <a:ext cx="6165850" cy="732120"/>
                            </a:xfrm>
                            <a:prstGeom prst="rect">
                              <a:avLst/>
                            </a:prstGeom>
                            <a:solidFill>
                              <a:srgbClr val="FFFFFF"/>
                            </a:solidFill>
                            <a:ln w="9525">
                              <a:noFill/>
                              <a:miter lim="800000"/>
                              <a:headEnd/>
                              <a:tailEnd/>
                            </a:ln>
                          </wps:spPr>
                          <wps:txbx>
                            <w:txbxContent>
                              <w:p w14:paraId="2FF6F4EE" w14:textId="77777777" w:rsidR="0009166D" w:rsidRPr="00E4311C" w:rsidRDefault="0009166D" w:rsidP="0009166D">
                                <w:pPr>
                                  <w:rPr>
                                    <w:sz w:val="19"/>
                                    <w:szCs w:val="19"/>
                                  </w:rPr>
                                </w:pPr>
                                <w:r w:rsidRPr="00D63938">
                                  <w:rPr>
                                    <w:b/>
                                    <w:bCs/>
                                    <w:sz w:val="19"/>
                                    <w:szCs w:val="19"/>
                                  </w:rPr>
                                  <w:t xml:space="preserve">Fig 2. </w:t>
                                </w:r>
                                <w:r w:rsidRPr="00D63938">
                                  <w:rPr>
                                    <w:sz w:val="19"/>
                                    <w:szCs w:val="19"/>
                                  </w:rPr>
                                  <w:t xml:space="preserve">Comparison of average (±95%CI) counts of symbiosis indicators, “Nodules” and “Bumps”, organised by </w:t>
                                </w:r>
                                <w:r w:rsidRPr="00D63938">
                                  <w:rPr>
                                    <w:i/>
                                    <w:iCs/>
                                    <w:sz w:val="19"/>
                                    <w:szCs w:val="19"/>
                                  </w:rPr>
                                  <w:t>Lotus</w:t>
                                </w:r>
                                <w:r w:rsidRPr="00D63938">
                                  <w:rPr>
                                    <w:sz w:val="19"/>
                                    <w:szCs w:val="19"/>
                                  </w:rPr>
                                  <w:t xml:space="preserve"> species (</w:t>
                                </w:r>
                                <w:r w:rsidRPr="00D63938">
                                  <w:rPr>
                                    <w:i/>
                                    <w:iCs/>
                                    <w:sz w:val="19"/>
                                    <w:szCs w:val="19"/>
                                  </w:rPr>
                                  <w:t>L. australis</w:t>
                                </w:r>
                                <w:r w:rsidRPr="00D63938">
                                  <w:rPr>
                                    <w:sz w:val="19"/>
                                    <w:szCs w:val="19"/>
                                  </w:rPr>
                                  <w:t xml:space="preserve"> ID#3</w:t>
                                </w:r>
                                <w:r w:rsidRPr="00D63938">
                                  <w:rPr>
                                    <w:i/>
                                    <w:iCs/>
                                    <w:sz w:val="19"/>
                                    <w:szCs w:val="19"/>
                                  </w:rPr>
                                  <w:t xml:space="preserve">, L. </w:t>
                                </w:r>
                                <w:proofErr w:type="spellStart"/>
                                <w:r w:rsidRPr="00D63938">
                                  <w:rPr>
                                    <w:i/>
                                    <w:iCs/>
                                    <w:sz w:val="19"/>
                                    <w:szCs w:val="19"/>
                                  </w:rPr>
                                  <w:t>uliginosus</w:t>
                                </w:r>
                                <w:proofErr w:type="spellEnd"/>
                                <w:r w:rsidRPr="00D63938">
                                  <w:rPr>
                                    <w:sz w:val="19"/>
                                    <w:szCs w:val="19"/>
                                  </w:rPr>
                                  <w:t xml:space="preserve"> GLOC005, </w:t>
                                </w:r>
                                <w:r w:rsidRPr="00D63938">
                                  <w:rPr>
                                    <w:i/>
                                    <w:iCs/>
                                    <w:sz w:val="19"/>
                                    <w:szCs w:val="19"/>
                                  </w:rPr>
                                  <w:t>L. rectus</w:t>
                                </w:r>
                                <w:r w:rsidRPr="00D63938">
                                  <w:rPr>
                                    <w:sz w:val="19"/>
                                    <w:szCs w:val="19"/>
                                  </w:rPr>
                                  <w:t xml:space="preserve"> Tas2206)</w:t>
                                </w:r>
                                <w:r>
                                  <w:rPr>
                                    <w:sz w:val="19"/>
                                    <w:szCs w:val="19"/>
                                  </w:rPr>
                                  <w:t xml:space="preserve">. Sample sizes for each group are as follows: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 xml:space="preserve">L. </w:t>
                                </w:r>
                                <w:proofErr w:type="spellStart"/>
                                <w:r w:rsidRPr="00D63938">
                                  <w:rPr>
                                    <w:i/>
                                    <w:iCs/>
                                    <w:sz w:val="19"/>
                                    <w:szCs w:val="19"/>
                                  </w:rPr>
                                  <w:t>uliginosus</w:t>
                                </w:r>
                                <w:proofErr w:type="spellEnd"/>
                                <w:r w:rsidRPr="00D63938">
                                  <w:rPr>
                                    <w:sz w:val="19"/>
                                    <w:szCs w:val="19"/>
                                  </w:rPr>
                                  <w:t xml:space="preserve"> GLOC005</w:t>
                                </w:r>
                                <w:r>
                                  <w:rPr>
                                    <w:sz w:val="19"/>
                                    <w:szCs w:val="19"/>
                                  </w:rPr>
                                  <w:t xml:space="preserve">: n = 0, </w:t>
                                </w:r>
                                <w:r w:rsidRPr="00D63938">
                                  <w:rPr>
                                    <w:i/>
                                    <w:iCs/>
                                    <w:sz w:val="19"/>
                                    <w:szCs w:val="19"/>
                                  </w:rPr>
                                  <w:t>L. rectus</w:t>
                                </w:r>
                                <w:r w:rsidRPr="00D63938">
                                  <w:rPr>
                                    <w:sz w:val="19"/>
                                    <w:szCs w:val="19"/>
                                  </w:rPr>
                                  <w:t xml:space="preserve"> Tas2206</w:t>
                                </w:r>
                                <w:r>
                                  <w:rPr>
                                    <w:sz w:val="19"/>
                                    <w:szCs w:val="19"/>
                                  </w:rPr>
                                  <w:t xml:space="preserve">: n = 2.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2, </w:t>
                                </w:r>
                                <w:r w:rsidRPr="00D63938">
                                  <w:rPr>
                                    <w:i/>
                                    <w:iCs/>
                                    <w:sz w:val="19"/>
                                    <w:szCs w:val="19"/>
                                  </w:rPr>
                                  <w:t xml:space="preserve">L. </w:t>
                                </w:r>
                                <w:proofErr w:type="spellStart"/>
                                <w:r w:rsidRPr="00D63938">
                                  <w:rPr>
                                    <w:i/>
                                    <w:iCs/>
                                    <w:sz w:val="19"/>
                                    <w:szCs w:val="19"/>
                                  </w:rPr>
                                  <w:t>uliginosus</w:t>
                                </w:r>
                                <w:proofErr w:type="spellEnd"/>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5.</w:t>
                                </w:r>
                              </w:p>
                            </w:txbxContent>
                          </wps:txbx>
                          <wps:bodyPr rot="0" vert="horz" wrap="square" lIns="91440" tIns="45720" rIns="91440" bIns="45720" anchor="t" anchorCtr="0">
                            <a:noAutofit/>
                          </wps:bodyPr>
                        </wps:wsp>
                        <wps:wsp>
                          <wps:cNvPr id="1683310379"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1722309851" name="Straight Connector 9"/>
                          <wps:cNvCnPr/>
                          <wps:spPr>
                            <a:xfrm flipV="1">
                              <a:off x="-25400" y="68583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4EFB3F1" id="Group 13" o:spid="_x0000_s1041" style="position:absolute;margin-left:0;margin-top:0;width:489pt;height:258.4pt;z-index:251699200;mso-position-horizontal:left;mso-position-horizontal-relative:margin;mso-position-vertical:top;mso-position-vertical-relative:margin;mso-width-relative:margin;mso-height-relative:margin" coordorigin="-254,969" coordsize="62103,3283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&#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&#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&#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10;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&#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10;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&#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&#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10;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&#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10;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&#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&#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tmYAZrb////////////////////////////////bkGaQ2///////////////////////////////&#10;////////////////////////////////////////////////////////////////////////////&#10;////////////////////////////////////////////////////////////////////////////&#10;////////////////////////////////////////////////////////////////////////////&#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tmYAZrb/////////////////////////&#10;///////bkDoAZrb/////////////////////////////////////////////////////////////&#10;////////////////////////////////////////////////////////////////////////////&#10;////////////////////////////////////////////////////////////////////////////&#10;////////////////////////////////////////////////////////////////////////////&#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25A6&#10;AAAAAAAAAAAAAAAAAAAAAAAAAAAAAAAAAAAAAAAAAAAAAAAAAAAAAAAAZrb/////////////////&#10;////////////////////////////////////////////////////////////////////////////&#10;////////////////////////////////////////////////////////////////////////////&#10;////////////////////////////////////////////////////////////////////////////&#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btpBmOgAAAAAAAAAAAAAAAAAAAAAA&#10;AAAAAAAAAAAAAAAAAAAAOma2////////////////////////////////////////////////////&#10;////////////////////////////////////////////////////////////////////////////&#10;////////////////////////////////////////////////////////////////////////////&#10;////////////////////////////////////////////////////////////////////////////&#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9uQOgAAZrbb29vb29vb29vb29vb29vb29vb29vb////////////////&#10;////////////////////////////////////////////////////////////////////////////&#10;////////////////////////////////////////////////////////////////////////////&#10;////////////////////////////////////////////////////////////////////////////&#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7ZmZrb/&#10;////////////////////////////////////////////////////////////////////////////&#10;////////////////////////////////////////////////////////////////////////////&#10;////////////////////////////////////////////////////////////////////////////&#10;////////////////////////////////////////////////////////////////////////////&#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10;tmYAZrb/////////////////////////////////////////////////////////////////////&#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bkDoAAAAAAAAAAAAAAAAAAAAA&#10;AAAAAAAAAAAAAAAAZrb/////////////////////////////////////////////////////////&#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25A6AAAAAAA6Ojo6Ojo6Ojo6Ojo6Ojo6Ojo6OgAAAAAAZrb/////////////&#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tmYAOpDb////////&#10;///////////////////////bkDoAZrb/////////////////////////////////////////////&#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25A6Zrb/////////////////////////////////25BmkNv/&#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2&#10;Zma2////////////////////////////////25BmkNv/////////////////////////////////&#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7ZmZrb/////////////////////////&#10;///bkDoAZrb/////////////////////////////////////////////////////////////////&#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tmYAAAAAAAAAAAAAAAAAAAAAAAAAAAAAAAAAAAAAAAAAZrb/////////////////////&#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7ZmAAAAAAAAAAAAAAAAAAAA&#10;AAAAAAAAAAAAAAAAAAAAZrb/////////////////////////////////////////////////////&#10;////////////////////////////////////////////////////////////////////////////&#10;///////////////////////////////////////////////////b27aQZmY6Ojo6AAAAAAAAAAA6&#10;Ojo6ZmaQttv/////////////////////////////////////////////////////////////////&#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2ZgA6Zrbb29vb29vb29vb29vb29vb29vb29u2ZgAAZrb/////////&#10;////////////////////////////////////////////////////////////////////////////&#10;////////////////////////////////////////////////////////////////////////////&#10;////////////27ZmOgAAAAAAAAAAAAAAAAAAAAAAAAAAAAAAAAAAAAAAADpmttv/////////////&#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tpBmttv/&#10;////////////////////////////tmY6Zrb/////////////////////////////////////////&#10;////////////////////////////////////////////////////////////////////////////&#10;////////////////////////////////////////////////////tmY6AAAAAAA6OmZmZpC2tra2&#10;tra2tra2tra2tpCQZmZmOjoAAAAAAAA6kNv/////////////////////////////////////////&#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25A6OpDb&#10;////////////////////////////////////////////////////////////////////////////&#10;////////////////////////////////////////////////////////////////////////////&#10;/////////////////7ZmAAA6kLbb///////////////////////////////////////////btmY6&#10;ADqQ2///////////////////////////////////////////////////////////////////////&#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29u2tra2tra2tra2tra2tra2tra2tra2tra2kDoAADqQ2///////////////////////////////&#10;////////////////////////////////////////////////////////////////////////////&#10;////////////////////////////////////////////////////////////tmYAZrb/////////&#10;///////////////////////////////////////////bkDoAZrb/////////////////////////&#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tmYAAAAAAAAAAAAAAAAAAAAAAAAAAAAA&#10;AAAAAAAAAAA6kNv/////////////////////////////////////////////////////////////&#10;////////////////////////////////////////////////////////////////////////////&#10;////////////////////////////tmYAZrb/////////////////////////////////////////&#10;////////////tmYAZrb/////////////////////////////////////////////////////////&#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10;////////////tmYAAAAAADo6Ojo6Ojo6Ojo6Ojo6Ojo6OjoAAAAAOjo6Zrb/////////////////&#10;////////////////////////////////////////////////////////////////////////////&#10;/////////////////////////////////////////////////////////////////////////7Zm&#10;AAA6kLbb////////////////////////////////////////////27ZmAABmtv//////////////&#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tmYAOpDb////////////&#10;////////////////25BmkNv/////////////////////////////////////////////////////&#10;////////////////////////////////////////////////////////////////////////////&#10;////////////////////////////////////////////tmYAAAAAAAA6ZmZmkLa2tra229vb29vb&#10;29vb27a2traQZmY6AAAAAAAAZrb/////////////////////////////////////////////////&#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29u229v////////////////////////////////bkGaQ2///////&#10;////////////////////////////////////////////////////////////////////////////&#10;////////////////////////////////////////////////////////////////////////////&#10;////////////////25BmOgAAAAAAAAAAAAAAAAAAAAAAAAAAAAAAAAAAAAAAAAA6kLbb////////&#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10;////////////////////////////////tmY6kNv/////////////////////////////////////&#10;////////////////////////////////////////////////////////////////////////////&#10;///////////////////////////////////////////////////////////////////btpBmOjo6&#10;AAAAAAAAAAAAAAAAAAA6OjpmkLbb////////////////////////////////////////////////&#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9uQ&#10;OgAAZrb/////////////////////////////////////////////////////////////////////&#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tmYAAAAAAAAAAAAAAAAAAAAAAAAA&#10;AAAAAAAAAAA6Zrbb////////////////////////////////////////////////////////////&#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tmYAAGaQ29vb29vb29vb29vb29vb29vb////////////////////////////&#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tmY6Zrb/////////&#10;////////////////////////////////////////////////////////////////////////////&#10;////////////////////////////////////////////////////////////////////////////&#10;////////////////////////////////////////////////////////////////////////////&#10;////////////////////////////tmYAZrb/////////////////////////////////////////&#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29u2tra2ttvb////////////////////&#10;////////////////////////////////////////////////////////////////////////////&#10;////////////////////////////////////////////////////////////////////////////&#10;///////////////b29vb29vb29vb29vb29vb29vb29vb29vb29vb29vb29vb29vb29vb29uQZgAA&#10;Zrb/////////////////////////////////////////////////////////////////////////&#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&#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9uQOgAAADpmttv/////////////////////25A6ADqQ2///////////////////////&#10;////////////////////////////////////////////////////////////////////////////&#10;/////////////////////////////////////////////////////////////////////9uQOgBm&#10;tv/////////////////////////////////////////////////bkDoAZrb/////////////////&#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25A6ADqQ2///////////////&#10;///////////////bkDo6kNv/////////////////////////////////////////////////////&#10;////////////////////////////////////////////////////////////////////////////&#10;///////////////////////////////////////bkDo6kNv/////////////////////////////&#10;////////////////////tmY6Zrb/////////////////////////////////////////////////&#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tmYAZrb/////////////////////////////////tmYAZrb/////////&#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tmYAZrb/////&#10;///////////////////////////bkDoAZrb/////////////////////////////////////////&#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7ZmAGa2////////////////////////////25A6AAA6&#10;kNv/////////////////////////////////////////////////////////////////////////&#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bkDoAOma229v////////////b27aQZjoAAAAAAGa2////////////////////////////////&#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9u2ZjoAAAAAAAAAAAAAAAAAAAAA&#10;AAAAADqQ2///////////////////////////////////////////////////////////////////&#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b27ZmOjoAAAAAAAAAADo6Zrbb////////////////////////////&#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b&#10;tpBmZma22///////////27ZmOjo6Zrbb////////////////////////////////////////////&#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bkDoAAAAAAAAAZrb////////////////bkDoA&#10;OpDb////////////////////////////////////////////////////////////////////////&#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25A6AAAAADo6Zrbb////////////////////tmYAAABmtv//////////////////////////&#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tmYAOpDb////////////////////&#10;////////tmYAAAAAZrb/////////////////////////////////////////////////////////&#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tmYAZrb////////////////////////////bkDoAAAAAZrb/////////////&#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25A6AGa2////////&#10;/////////////////7ZmAAAAAAA6kNv/////////////////////////////////////////////&#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2ZgAAOma22//////////////btmY6AAAAAAAAADqQ2///&#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9uQOgAAAAAAAAAAAAAAAAAAAAAAAAAAADpmtv//////////////////////////////////////&#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btmY6OgAAAAAAAAAAADo6ZpC2&#10;2///////////////////////////////////////////////////////////////////////////&#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tmYA&#10;Ojpmttv//////////////////9u2Zjo6AAAAAAAAAAA6Oma229v/////////////////////////&#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tmYAAAAAZrb/////////////27ZmAAAAAAAA&#10;AAA6OmZmkLa2kGZmOjo6kNv/////////////////////////////////////////////////////&#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tmYAAAAAZrb//////////7ZmAAAAAAAAADqQ2//////////////////btmZmkNv/////&#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tmYAAAAAZrb////////bkDoA&#10;AAAAADqQ2/////////////////////////+2Zma2////////////////////////////////////&#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tmYAAAAAZrb//////9uQOgAAAAA6kNv/////////////////////////&#10;////tmY6kNv/////////////////////////////////////////////////////////////////&#10;/////////wAAAAAAAAAAAAAAAAAAAAAAAAAAAAAAAAAAAAAAAAAAAAAAAAAAAAAAAAAAAA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27ZmOgAAOma2&#10;29v/25A6AAAAAGa2///////////////////////////////bkDoAZrb/////////////////////&#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27ZmOgAAAAAAAAAAOpDb////////////////&#10;/////////////9uQOgAAZrb/////////////////////////////////////////////////////&#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27ZmOgAAZrb/////////////////////////////tmYAAAA6kNv/////////&#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25BmZpDb////////////////////////////////////////////&#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wAAAAAAAAAAAAAAAAAAAAAAAAAA&#10;AAAAAAAAAAAAAAAAAAAAAAAAAAAAAAAAAAAAAAAAAAAAAAAAAAAAAAAAAAAAAAAAAAAAAAAAAAAA&#10;AAAAAAAAAAAAAP//////////////////////////////////////////////////////////////&#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wAA&#10;AP//////////////////////////////////////////////////////////////////////////&#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wAAAP//////////////////////////////&#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wAAAP//////////////////////////////////////////////////////////////&#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wAAAP//////////////////&#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wAAAP//////////////////////////////////////////////////&#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wAAAP//////&#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wAAAP//////////////////////////////////////&#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wAAAP//////////////////////////////////////////////////////////////////////&#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&#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&#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&#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&#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&#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&#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&#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&#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&#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&#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&#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&#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&#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&#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&#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&#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&#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&#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&#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&#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&#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&#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&#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&#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&#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&#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&#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10;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&#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&#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10;/////////////////////////////////w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10;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&#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10;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&#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10;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10;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10;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10;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10;////////////////////////////////////////////////////////////////////////////&#10;////////////////////////////////////////////////////////////////////////////&#10;////////////////////////////////////////////////////////////////////////////&#10;/////////////////////wAAA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10;////////////////////////////////////////////////////////////////////////////&#10;////////////////////////////////////////////////////////////////////////////&#10;/////////////////////////////////////////////////////////////////wAAA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10;////////////////////////////////////////////////////////////////////////////&#10;////////////////////////////////////////////////////////////////////////////&#10;/////////////////////////////////wAAA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10;////////////////////////////////////////////////////////////////////////////&#10;////////////////////////////////////////////////////////////////////////////&#10;////////////////////////////////////////////////////////////////////////////&#10;/wAAA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10;////////////////////////////////////////////////////////////////////////////&#10;////////////////////////////////////////////////////////////////////////////&#10;/////////////////////////////////////////////wAAA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10;////////////////////////////////////////////////////////////////////////////&#10;////////////////////////////////////////////////////////////////////////////&#10;////////////////////////////////////////////////////////////////////////////&#10;/////////////wAAA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10;////////////////////////////////////////////////////////////////////////////&#10;////////////////////////////////////////////////////////////////////////////&#10;/////////////////////////////////////////////////////////wAAA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10;////////////////////////////////////////////////////////////////////////////&#10;////////////////////////////////////////////////////////////////////////////&#10;/////////////////////////wAAA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10;////////////////////////////////////////////////////////////////////////////&#10;////////////////////////////////////////////////////////////////////////////&#10;/////////////////////////////////////////////////////////////////////wAAA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10;////////////////////////////////////////////////////////////////////////////&#10;////////////////////////////////////////////////////////////////////////////&#10;/////////////////////////////////////wAAA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10;////////////////////////////////////////////////////////////////////////////&#10;////////////////////////////////////////////////////////////////////////////&#10;////////////////////////////////////////////////////////////////////////////&#10;/////wAAA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10;////////////////////////////////////////////////////////////////////////////&#10;////////////////////////////////////////////////////////////////////////////&#10;/////////////////////////////////////////////////wAAA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&#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10;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">
                <v:shape id="Picture 12" o:spid="_x0000_s1042" type="#_x0000_t75" alt="A graph of a number of green and black bars&#10;&#10;AI-generated content may be incorrect." style="position:absolute;left:9842;top:969;width:42291;height:23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" stroked="t" strokecolor="black [3213]" strokeweight=".25pt">
                  <v:imagedata r:id="rId14" o:title="A graph of a number of green and black bars&#10;&#10;AI-generated content may be incorrect" croptop="7088f" cropbottom="2673f"/>
                  <v:path arrowok="t"/>
                </v:shape>
                <v:group id="Group 12" o:spid="_x0000_s1043" style="position:absolute;left:-254;top:26479;width:62103;height:7321" coordorigin="-254" coordsize="62103,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">
                  <v:shape id="Text Box 2" o:spid="_x0000_s1044" type="#_x0000_t202" style="position:absolute;left:190;width:61659;height:7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" stroked="f">
                    <v:textbox>
                      <w:txbxContent>
                        <w:p w14:paraId="2FF6F4EE" w14:textId="77777777" w:rsidR="0009166D" w:rsidRPr="00E4311C" w:rsidRDefault="0009166D" w:rsidP="0009166D">
                          <w:pPr>
                            <w:rPr>
                              <w:sz w:val="19"/>
                              <w:szCs w:val="19"/>
                            </w:rPr>
                          </w:pPr>
                          <w:r w:rsidRPr="00D63938">
                            <w:rPr>
                              <w:b/>
                              <w:bCs/>
                              <w:sz w:val="19"/>
                              <w:szCs w:val="19"/>
                            </w:rPr>
                            <w:t xml:space="preserve">Fig 2. </w:t>
                          </w:r>
                          <w:r w:rsidRPr="00D63938">
                            <w:rPr>
                              <w:sz w:val="19"/>
                              <w:szCs w:val="19"/>
                            </w:rPr>
                            <w:t xml:space="preserve">Comparison of average (±95%CI) counts of symbiosis indicators, “Nodules” and “Bumps”, organised by </w:t>
                          </w:r>
                          <w:r w:rsidRPr="00D63938">
                            <w:rPr>
                              <w:i/>
                              <w:iCs/>
                              <w:sz w:val="19"/>
                              <w:szCs w:val="19"/>
                            </w:rPr>
                            <w:t>Lotus</w:t>
                          </w:r>
                          <w:r w:rsidRPr="00D63938">
                            <w:rPr>
                              <w:sz w:val="19"/>
                              <w:szCs w:val="19"/>
                            </w:rPr>
                            <w:t xml:space="preserve"> species (</w:t>
                          </w:r>
                          <w:r w:rsidRPr="00D63938">
                            <w:rPr>
                              <w:i/>
                              <w:iCs/>
                              <w:sz w:val="19"/>
                              <w:szCs w:val="19"/>
                            </w:rPr>
                            <w:t>L. australis</w:t>
                          </w:r>
                          <w:r w:rsidRPr="00D63938">
                            <w:rPr>
                              <w:sz w:val="19"/>
                              <w:szCs w:val="19"/>
                            </w:rPr>
                            <w:t xml:space="preserve"> ID#3</w:t>
                          </w:r>
                          <w:r w:rsidRPr="00D63938">
                            <w:rPr>
                              <w:i/>
                              <w:iCs/>
                              <w:sz w:val="19"/>
                              <w:szCs w:val="19"/>
                            </w:rPr>
                            <w:t xml:space="preserve">, L. </w:t>
                          </w:r>
                          <w:proofErr w:type="spellStart"/>
                          <w:r w:rsidRPr="00D63938">
                            <w:rPr>
                              <w:i/>
                              <w:iCs/>
                              <w:sz w:val="19"/>
                              <w:szCs w:val="19"/>
                            </w:rPr>
                            <w:t>uliginosus</w:t>
                          </w:r>
                          <w:proofErr w:type="spellEnd"/>
                          <w:r w:rsidRPr="00D63938">
                            <w:rPr>
                              <w:sz w:val="19"/>
                              <w:szCs w:val="19"/>
                            </w:rPr>
                            <w:t xml:space="preserve"> GLOC005, </w:t>
                          </w:r>
                          <w:r w:rsidRPr="00D63938">
                            <w:rPr>
                              <w:i/>
                              <w:iCs/>
                              <w:sz w:val="19"/>
                              <w:szCs w:val="19"/>
                            </w:rPr>
                            <w:t>L. rectus</w:t>
                          </w:r>
                          <w:r w:rsidRPr="00D63938">
                            <w:rPr>
                              <w:sz w:val="19"/>
                              <w:szCs w:val="19"/>
                            </w:rPr>
                            <w:t xml:space="preserve"> Tas2206)</w:t>
                          </w:r>
                          <w:r>
                            <w:rPr>
                              <w:sz w:val="19"/>
                              <w:szCs w:val="19"/>
                            </w:rPr>
                            <w:t xml:space="preserve">. Sample sizes for each group are as follows: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 xml:space="preserve">L. </w:t>
                          </w:r>
                          <w:proofErr w:type="spellStart"/>
                          <w:r w:rsidRPr="00D63938">
                            <w:rPr>
                              <w:i/>
                              <w:iCs/>
                              <w:sz w:val="19"/>
                              <w:szCs w:val="19"/>
                            </w:rPr>
                            <w:t>uliginosus</w:t>
                          </w:r>
                          <w:proofErr w:type="spellEnd"/>
                          <w:r w:rsidRPr="00D63938">
                            <w:rPr>
                              <w:sz w:val="19"/>
                              <w:szCs w:val="19"/>
                            </w:rPr>
                            <w:t xml:space="preserve"> GLOC005</w:t>
                          </w:r>
                          <w:r>
                            <w:rPr>
                              <w:sz w:val="19"/>
                              <w:szCs w:val="19"/>
                            </w:rPr>
                            <w:t xml:space="preserve">: n = 0, </w:t>
                          </w:r>
                          <w:r w:rsidRPr="00D63938">
                            <w:rPr>
                              <w:i/>
                              <w:iCs/>
                              <w:sz w:val="19"/>
                              <w:szCs w:val="19"/>
                            </w:rPr>
                            <w:t>L. rectus</w:t>
                          </w:r>
                          <w:r w:rsidRPr="00D63938">
                            <w:rPr>
                              <w:sz w:val="19"/>
                              <w:szCs w:val="19"/>
                            </w:rPr>
                            <w:t xml:space="preserve"> Tas2206</w:t>
                          </w:r>
                          <w:r>
                            <w:rPr>
                              <w:sz w:val="19"/>
                              <w:szCs w:val="19"/>
                            </w:rPr>
                            <w:t xml:space="preserve">: n = 2.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2, </w:t>
                          </w:r>
                          <w:r w:rsidRPr="00D63938">
                            <w:rPr>
                              <w:i/>
                              <w:iCs/>
                              <w:sz w:val="19"/>
                              <w:szCs w:val="19"/>
                            </w:rPr>
                            <w:t xml:space="preserve">L. </w:t>
                          </w:r>
                          <w:proofErr w:type="spellStart"/>
                          <w:r w:rsidRPr="00D63938">
                            <w:rPr>
                              <w:i/>
                              <w:iCs/>
                              <w:sz w:val="19"/>
                              <w:szCs w:val="19"/>
                            </w:rPr>
                            <w:t>uliginosus</w:t>
                          </w:r>
                          <w:proofErr w:type="spellEnd"/>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5.</w:t>
                          </w:r>
                        </w:p>
                      </w:txbxContent>
                    </v:textbox>
                  </v:shape>
                  <v:line id="Straight Connector 9" o:spid="_x0000_s1045"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" strokecolor="#737373 [1614]">
                    <v:stroke joinstyle="miter"/>
                  </v:line>
                  <v:line id="Straight Connector 9" o:spid="_x0000_s1046" style="position:absolute;flip:y;visibility:visible;mso-wrap-style:square" from="-254,6858" to="61595,6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" strokecolor="#737373 [1614]">
                    <v:stroke joinstyle="miter"/>
                  </v:line>
                </v:group>
                <w10:wrap type="topAndBottom" anchorx="margin" anchory="margin"/>
              </v:group>
            </w:pict>
          </mc:Fallback>
        </mc:AlternateContent>
      </w:r>
    </w:p>
    <w:p w14:paraId="6EF182F0" w14:textId="45E91D14" w:rsidR="00E4311C" w:rsidRDefault="00E95298" w:rsidP="00D7749C">
      <w:pPr>
        <w:spacing w:line="360" w:lineRule="auto"/>
      </w:pPr>
      <w:r>
        <w:t xml:space="preserve">In contrast, </w:t>
      </w:r>
      <w:r w:rsidR="003A2C01">
        <w:t xml:space="preserve">the plates inoculated </w:t>
      </w:r>
      <w:r w:rsidR="008A70D8">
        <w:t xml:space="preserve">with the suspension from </w:t>
      </w:r>
      <w:r w:rsidR="00D7749C" w:rsidRPr="00966F73">
        <w:rPr>
          <w:i/>
          <w:iCs/>
        </w:rPr>
        <w:t>L. australis</w:t>
      </w:r>
      <w:r w:rsidR="00D7749C" w:rsidRPr="00D7749C">
        <w:t xml:space="preserve"> ID#3 </w:t>
      </w:r>
      <w:r w:rsidR="00D7749C">
        <w:t xml:space="preserve">and </w:t>
      </w:r>
      <w:r w:rsidR="00D7749C" w:rsidRPr="00966F73">
        <w:rPr>
          <w:i/>
          <w:iCs/>
        </w:rPr>
        <w:t>L</w:t>
      </w:r>
      <w:r w:rsidR="00966F73" w:rsidRPr="00966F73">
        <w:rPr>
          <w:i/>
          <w:iCs/>
        </w:rPr>
        <w:t xml:space="preserve">. </w:t>
      </w:r>
      <w:r w:rsidR="00D7749C" w:rsidRPr="00966F73">
        <w:rPr>
          <w:i/>
          <w:iCs/>
        </w:rPr>
        <w:t>uliginous</w:t>
      </w:r>
      <w:r w:rsidR="00D7749C" w:rsidRPr="00D7749C">
        <w:t xml:space="preserve"> GLOC005</w:t>
      </w:r>
      <w:r w:rsidR="00D7749C">
        <w:t xml:space="preserve"> </w:t>
      </w:r>
      <w:r w:rsidR="00966F73">
        <w:t xml:space="preserve">root </w:t>
      </w:r>
      <w:r w:rsidR="00D7749C">
        <w:t xml:space="preserve">cuttings displayed no growth. </w:t>
      </w:r>
      <w:r w:rsidR="00966F73">
        <w:t xml:space="preserve">This indicates that although </w:t>
      </w:r>
      <w:r w:rsidR="00361254">
        <w:t xml:space="preserve">symbiosis initially began (as evidenced by the nodules/bumps), the plant eventually rejected the </w:t>
      </w:r>
      <w:r w:rsidR="00361254" w:rsidRPr="00BC1FE2">
        <w:rPr>
          <w:i/>
          <w:iCs/>
        </w:rPr>
        <w:t>M</w:t>
      </w:r>
      <w:r w:rsidR="00361254">
        <w:rPr>
          <w:i/>
          <w:iCs/>
        </w:rPr>
        <w:t>.</w:t>
      </w:r>
      <w:r w:rsidR="00361254" w:rsidRPr="00BC1FE2">
        <w:rPr>
          <w:i/>
          <w:iCs/>
        </w:rPr>
        <w:t xml:space="preserve"> </w:t>
      </w:r>
      <w:proofErr w:type="spellStart"/>
      <w:r w:rsidR="00361254" w:rsidRPr="00BC1FE2">
        <w:rPr>
          <w:i/>
          <w:iCs/>
        </w:rPr>
        <w:t>australicum</w:t>
      </w:r>
      <w:proofErr w:type="spellEnd"/>
      <w:r w:rsidR="00361254">
        <w:rPr>
          <w:i/>
          <w:iCs/>
        </w:rPr>
        <w:t xml:space="preserve"> </w:t>
      </w:r>
      <w:r w:rsidR="00361254">
        <w:t>symbiont</w:t>
      </w:r>
      <w:r w:rsidR="00C056CF">
        <w:t xml:space="preserve"> at a </w:t>
      </w:r>
    </w:p>
    <w:p w14:paraId="3D6570F7" w14:textId="6F2B33EB" w:rsidR="00D7749C" w:rsidRPr="00361254" w:rsidRDefault="00C056CF" w:rsidP="00D7749C">
      <w:pPr>
        <w:spacing w:line="360" w:lineRule="auto"/>
      </w:pPr>
      <w:r>
        <w:t>later point during nodulation</w:t>
      </w:r>
      <w:r w:rsidR="00040D0D">
        <w:fldChar w:fldCharType="begin"/>
      </w:r>
      <w:r w:rsidR="00FE185C">
        <w:instrText xml:space="preserve"> ADDIN ZOTERO_ITEM CSL_CITATION {"citationID":"25UMqZlq","properties":{"formattedCitation":"\\super 5\\nosupersub{}","plainCitation":"5","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040D0D">
        <w:fldChar w:fldCharType="separate"/>
      </w:r>
      <w:r w:rsidR="00FE185C" w:rsidRPr="00FE185C">
        <w:rPr>
          <w:vertAlign w:val="superscript"/>
        </w:rPr>
        <w:t>5</w:t>
      </w:r>
      <w:r w:rsidR="00040D0D">
        <w:fldChar w:fldCharType="end"/>
      </w:r>
      <w:r w:rsidR="00361254">
        <w:t xml:space="preserve">. </w:t>
      </w:r>
      <w:r w:rsidR="008422EE">
        <w:t xml:space="preserve">Without the nutrients from the host plant, the bacteria died in the nodule. </w:t>
      </w:r>
    </w:p>
    <w:p w14:paraId="2A4EDCFE" w14:textId="3E62CEBC" w:rsidR="00B25FFE" w:rsidRDefault="00B25FFE" w:rsidP="00B25FFE">
      <w:pPr>
        <w:spacing w:line="360" w:lineRule="auto"/>
        <w:rPr>
          <w:b/>
          <w:bCs/>
        </w:rPr>
      </w:pPr>
      <w:r w:rsidRPr="00BC1FE2">
        <w:rPr>
          <w:b/>
          <w:bCs/>
        </w:rPr>
        <w:t>Nodulation assessmen</w:t>
      </w:r>
      <w:r>
        <w:rPr>
          <w:b/>
          <w:bCs/>
        </w:rPr>
        <w:t>t</w:t>
      </w:r>
    </w:p>
    <w:p w14:paraId="4322B5BD" w14:textId="0260D509" w:rsidR="00D40369" w:rsidRPr="005434EE" w:rsidRDefault="00D40369" w:rsidP="00B25FFE">
      <w:pPr>
        <w:spacing w:line="360" w:lineRule="auto"/>
      </w:pPr>
      <w:r>
        <w:rPr>
          <w:i/>
          <w:iCs/>
        </w:rPr>
        <w:t>L. rectus</w:t>
      </w:r>
      <w:r w:rsidR="005434EE">
        <w:rPr>
          <w:i/>
          <w:iCs/>
        </w:rPr>
        <w:t xml:space="preserve"> </w:t>
      </w:r>
      <w:r w:rsidR="005434EE">
        <w:t>Tas2206</w:t>
      </w:r>
    </w:p>
    <w:p w14:paraId="4F9B8CB4" w14:textId="319503E8" w:rsidR="00BB5CC2" w:rsidRPr="00424959" w:rsidRDefault="008507E4" w:rsidP="00B25FFE">
      <w:pPr>
        <w:spacing w:line="360" w:lineRule="auto"/>
      </w:pPr>
      <w:r>
        <w:t xml:space="preserve">Of the </w:t>
      </w:r>
      <w:r w:rsidR="00234E2F">
        <w:t>seven</w:t>
      </w:r>
      <w:r>
        <w:t xml:space="preserve"> </w:t>
      </w:r>
      <w:r w:rsidRPr="008507E4">
        <w:rPr>
          <w:i/>
          <w:iCs/>
        </w:rPr>
        <w:t>L. rectus</w:t>
      </w:r>
      <w:r w:rsidR="0071547C">
        <w:rPr>
          <w:i/>
          <w:iCs/>
        </w:rPr>
        <w:t xml:space="preserve"> </w:t>
      </w:r>
      <w:r w:rsidR="0071547C">
        <w:t>Tas2206</w:t>
      </w:r>
      <w:r>
        <w:t xml:space="preserve"> seedlings inoculated with </w:t>
      </w:r>
      <w:r w:rsidRPr="00BC1FE2">
        <w:rPr>
          <w:i/>
          <w:iCs/>
        </w:rPr>
        <w:t>M</w:t>
      </w:r>
      <w:r>
        <w:rPr>
          <w:i/>
          <w:iCs/>
        </w:rPr>
        <w:t>.</w:t>
      </w:r>
      <w:r w:rsidRPr="00BC1FE2">
        <w:rPr>
          <w:i/>
          <w:iCs/>
        </w:rPr>
        <w:t xml:space="preserve"> </w:t>
      </w:r>
      <w:proofErr w:type="spellStart"/>
      <w:r w:rsidRPr="00BC1FE2">
        <w:rPr>
          <w:i/>
          <w:iCs/>
        </w:rPr>
        <w:t>australicum</w:t>
      </w:r>
      <w:proofErr w:type="spellEnd"/>
      <w:r w:rsidRPr="00154CCD">
        <w:t xml:space="preserve"> BR1</w:t>
      </w:r>
      <w:r>
        <w:t>-</w:t>
      </w:r>
      <w:r w:rsidRPr="00154CCD">
        <w:t>1</w:t>
      </w:r>
      <w:r>
        <w:t>-</w:t>
      </w:r>
      <w:r w:rsidRPr="00154CCD">
        <w:t>5xICE</w:t>
      </w:r>
      <w:r w:rsidR="008F0804" w:rsidRPr="008F0804">
        <w:rPr>
          <w:i/>
          <w:iCs/>
        </w:rPr>
        <w:t>Ml</w:t>
      </w:r>
      <w:r w:rsidR="008F0804" w:rsidRPr="008F0804">
        <w:t>Sym</w:t>
      </w:r>
      <w:r>
        <w:t xml:space="preserve">, </w:t>
      </w:r>
      <w:r w:rsidR="00234E2F">
        <w:t>five</w:t>
      </w:r>
      <w:r w:rsidR="00861C6C">
        <w:t xml:space="preserve"> displayed any signs of rhizobia symbiosis. </w:t>
      </w:r>
      <w:r w:rsidR="00234E2F">
        <w:t xml:space="preserve">All five presented with small orange bumps, which may be evidence of </w:t>
      </w:r>
      <w:r w:rsidR="00284A13">
        <w:t>the beginnings, or an attempt, at nodulation</w:t>
      </w:r>
      <w:r w:rsidR="003F6DC9">
        <w:t xml:space="preserve">. </w:t>
      </w:r>
      <w:r w:rsidR="00284A13">
        <w:t>Of t</w:t>
      </w:r>
      <w:r w:rsidR="00010BE3">
        <w:t>hese</w:t>
      </w:r>
      <w:r w:rsidR="00284A13">
        <w:t xml:space="preserve"> five, only three plants </w:t>
      </w:r>
      <w:r w:rsidR="002B415A">
        <w:t xml:space="preserve">(S1) </w:t>
      </w:r>
      <w:r w:rsidR="00284A13">
        <w:t>presented with developed nodules</w:t>
      </w:r>
      <w:r w:rsidR="009D7B8C">
        <w:t xml:space="preserve"> </w:t>
      </w:r>
      <w:r w:rsidR="00284A13">
        <w:t>(L</w:t>
      </w:r>
      <w:r w:rsidR="00C4161A">
        <w:t>8</w:t>
      </w:r>
      <w:r w:rsidR="009956E4">
        <w:t>+2</w:t>
      </w:r>
      <w:r w:rsidR="003F6DC9">
        <w:t xml:space="preserve">: </w:t>
      </w:r>
      <w:r w:rsidR="009956E4">
        <w:t>1, L</w:t>
      </w:r>
      <w:r w:rsidR="00C4161A">
        <w:t>8</w:t>
      </w:r>
      <w:r w:rsidR="009956E4">
        <w:t>+3: 4, L</w:t>
      </w:r>
      <w:r w:rsidR="00C4161A">
        <w:t>8</w:t>
      </w:r>
      <w:r w:rsidR="009956E4">
        <w:t>+5:</w:t>
      </w:r>
      <w:r w:rsidR="002929D2">
        <w:t xml:space="preserve"> </w:t>
      </w:r>
      <w:r w:rsidR="00352E1F">
        <w:t>3</w:t>
      </w:r>
      <w:r w:rsidR="00352E1F" w:rsidRPr="00C42C6E">
        <w:t>)</w:t>
      </w:r>
      <w:r w:rsidR="00EF078F" w:rsidRPr="00C42C6E">
        <w:t xml:space="preserve"> </w:t>
      </w:r>
      <w:r w:rsidR="00EF078F" w:rsidRPr="00B100B4">
        <w:t>(Fig</w:t>
      </w:r>
      <w:r w:rsidR="00C73233">
        <w:t>.</w:t>
      </w:r>
      <w:r w:rsidR="00C42C6E" w:rsidRPr="00B100B4">
        <w:t>1a</w:t>
      </w:r>
      <w:r w:rsidR="00EF078F" w:rsidRPr="00B100B4">
        <w:t>)</w:t>
      </w:r>
      <w:r w:rsidR="00352E1F" w:rsidRPr="00C42C6E">
        <w:t>.</w:t>
      </w:r>
      <w:r w:rsidR="00352E1F">
        <w:t xml:space="preserve"> </w:t>
      </w:r>
      <w:r w:rsidR="002929D2">
        <w:t>When considering both nodules and bumps</w:t>
      </w:r>
      <w:r w:rsidR="00DA32B5">
        <w:t xml:space="preserve">, </w:t>
      </w:r>
      <w:r w:rsidR="005434EE">
        <w:rPr>
          <w:i/>
          <w:iCs/>
        </w:rPr>
        <w:t xml:space="preserve">L. rectus </w:t>
      </w:r>
      <w:r w:rsidR="005434EE">
        <w:t>Tas2206 ha</w:t>
      </w:r>
      <w:r w:rsidR="00516779">
        <w:t>d a</w:t>
      </w:r>
      <w:r w:rsidR="00221348">
        <w:t>n</w:t>
      </w:r>
      <w:r w:rsidR="00516779">
        <w:t xml:space="preserve"> </w:t>
      </w:r>
      <w:r w:rsidR="00221348">
        <w:t>88.9</w:t>
      </w:r>
      <w:r w:rsidR="00516779">
        <w:t>% success rate of establishing a symbiosis.</w:t>
      </w:r>
      <w:r w:rsidR="00CD2CCD">
        <w:t xml:space="preserve"> </w:t>
      </w:r>
    </w:p>
    <w:p w14:paraId="2689C039" w14:textId="7AF84905" w:rsidR="003341BD" w:rsidRPr="00AF5158" w:rsidRDefault="003341BD" w:rsidP="00B25FFE">
      <w:pPr>
        <w:spacing w:line="360" w:lineRule="auto"/>
      </w:pPr>
      <w:r w:rsidRPr="00AF5158">
        <w:rPr>
          <w:i/>
          <w:iCs/>
        </w:rPr>
        <w:t>L</w:t>
      </w:r>
      <w:r w:rsidR="00AF5158" w:rsidRPr="00AF5158">
        <w:t>.</w:t>
      </w:r>
      <w:r w:rsidR="00AF5158">
        <w:t xml:space="preserve"> </w:t>
      </w:r>
      <w:r w:rsidR="00AF5158" w:rsidRPr="00AF5158">
        <w:rPr>
          <w:i/>
          <w:iCs/>
        </w:rPr>
        <w:t>australis</w:t>
      </w:r>
      <w:r w:rsidR="00AF5158">
        <w:t xml:space="preserve"> ID#3</w:t>
      </w:r>
    </w:p>
    <w:p w14:paraId="23932F99" w14:textId="40BBD467" w:rsidR="003341BD" w:rsidRPr="00D03B79" w:rsidRDefault="003341BD" w:rsidP="00DA5CF1">
      <w:pPr>
        <w:spacing w:line="360" w:lineRule="auto"/>
      </w:pPr>
      <w:r>
        <w:t xml:space="preserve">Of the seven </w:t>
      </w:r>
      <w:r w:rsidR="00AF5158" w:rsidRPr="00AF5158">
        <w:rPr>
          <w:i/>
          <w:iCs/>
        </w:rPr>
        <w:t>L</w:t>
      </w:r>
      <w:r w:rsidR="00AF5158" w:rsidRPr="00AF5158">
        <w:t>.</w:t>
      </w:r>
      <w:r w:rsidR="00AF5158">
        <w:t xml:space="preserve"> </w:t>
      </w:r>
      <w:r w:rsidR="00AF5158" w:rsidRPr="00AF5158">
        <w:rPr>
          <w:i/>
          <w:iCs/>
        </w:rPr>
        <w:t>australis</w:t>
      </w:r>
      <w:r w:rsidR="00AF5158">
        <w:t xml:space="preserve"> ID#3</w:t>
      </w:r>
      <w:r>
        <w:t xml:space="preserve"> seedlings </w:t>
      </w:r>
      <w:proofErr w:type="gramStart"/>
      <w:r>
        <w:t xml:space="preserve">inoculated,  </w:t>
      </w:r>
      <w:r w:rsidR="00036C3F">
        <w:t>four</w:t>
      </w:r>
      <w:proofErr w:type="gramEnd"/>
      <w:r>
        <w:t xml:space="preserve"> displayed signs of rhizobia symbiosis. </w:t>
      </w:r>
      <w:r w:rsidR="007C1685">
        <w:t>L4+2 and L4+7</w:t>
      </w:r>
      <w:r w:rsidR="00AF5158">
        <w:t xml:space="preserve"> each </w:t>
      </w:r>
      <w:r>
        <w:t>presented with</w:t>
      </w:r>
      <w:r w:rsidR="007C1685">
        <w:t xml:space="preserve"> 1-2</w:t>
      </w:r>
      <w:r>
        <w:t xml:space="preserve"> sma</w:t>
      </w:r>
      <w:r w:rsidR="00010BE3">
        <w:t>ll green</w:t>
      </w:r>
      <w:r>
        <w:t xml:space="preserve"> bumps</w:t>
      </w:r>
      <w:r w:rsidR="009D7B8C">
        <w:t xml:space="preserve"> </w:t>
      </w:r>
      <w:r>
        <w:t>which may be evidence of an attempt</w:t>
      </w:r>
      <w:r w:rsidR="00AF5158">
        <w:t xml:space="preserve"> </w:t>
      </w:r>
      <w:r>
        <w:t>at nodulation</w:t>
      </w:r>
      <w:r w:rsidR="00B03927">
        <w:t xml:space="preserve">. </w:t>
      </w:r>
      <w:r w:rsidR="007C1685">
        <w:t xml:space="preserve">Three subjects </w:t>
      </w:r>
      <w:r w:rsidR="002B415A">
        <w:t xml:space="preserve">(S2) </w:t>
      </w:r>
      <w:r>
        <w:t xml:space="preserve">presented with developed </w:t>
      </w:r>
      <w:r w:rsidR="00AB4FAC">
        <w:t xml:space="preserve">green </w:t>
      </w:r>
      <w:r>
        <w:t>nodules</w:t>
      </w:r>
      <w:r w:rsidR="00AB4FAC">
        <w:t xml:space="preserve"> </w:t>
      </w:r>
      <w:r>
        <w:t>(L</w:t>
      </w:r>
      <w:r w:rsidR="00C30BEB">
        <w:t>4</w:t>
      </w:r>
      <w:r>
        <w:t>+</w:t>
      </w:r>
      <w:r w:rsidR="00CB6D39">
        <w:t>1</w:t>
      </w:r>
      <w:r>
        <w:t xml:space="preserve">: </w:t>
      </w:r>
      <w:r w:rsidR="00CB6D39">
        <w:t>2</w:t>
      </w:r>
      <w:r>
        <w:t>, L</w:t>
      </w:r>
      <w:r w:rsidR="00C30BEB">
        <w:t>4</w:t>
      </w:r>
      <w:r>
        <w:t>+</w:t>
      </w:r>
      <w:r w:rsidR="00C30BEB">
        <w:t>6</w:t>
      </w:r>
      <w:r>
        <w:t xml:space="preserve">: </w:t>
      </w:r>
      <w:r w:rsidR="00C30BEB">
        <w:t>2</w:t>
      </w:r>
      <w:r>
        <w:t>, L</w:t>
      </w:r>
      <w:r w:rsidR="0042188B">
        <w:t>4</w:t>
      </w:r>
      <w:r>
        <w:t>+</w:t>
      </w:r>
      <w:r w:rsidR="00C30BEB">
        <w:t>7</w:t>
      </w:r>
      <w:r>
        <w:t>:</w:t>
      </w:r>
      <w:r w:rsidR="00C30BEB">
        <w:t>1</w:t>
      </w:r>
      <w:r>
        <w:t>)</w:t>
      </w:r>
      <w:r w:rsidR="00627300">
        <w:t xml:space="preserve">. </w:t>
      </w:r>
      <w:r w:rsidR="00DA32B5" w:rsidRPr="00B100B4">
        <w:t>(Fig</w:t>
      </w:r>
      <w:r w:rsidR="00C73233">
        <w:t>.</w:t>
      </w:r>
      <w:r w:rsidR="00B100B4" w:rsidRPr="00B100B4">
        <w:t>1b</w:t>
      </w:r>
      <w:r w:rsidR="00DA32B5" w:rsidRPr="00B100B4">
        <w:t>).</w:t>
      </w:r>
      <w:r w:rsidR="00DA32B5">
        <w:t xml:space="preserve"> </w:t>
      </w:r>
      <w:r w:rsidR="007C1685">
        <w:t xml:space="preserve">Unlike </w:t>
      </w:r>
      <w:r w:rsidR="007C1685" w:rsidRPr="007C1685">
        <w:rPr>
          <w:i/>
          <w:iCs/>
        </w:rPr>
        <w:t>L. rectus</w:t>
      </w:r>
      <w:r w:rsidR="007C1685">
        <w:t xml:space="preserve">, only one of the </w:t>
      </w:r>
      <w:r w:rsidR="00AF5158" w:rsidRPr="00AF5158">
        <w:rPr>
          <w:i/>
          <w:iCs/>
        </w:rPr>
        <w:t>L</w:t>
      </w:r>
      <w:r w:rsidR="00AF5158" w:rsidRPr="00AF5158">
        <w:t>.</w:t>
      </w:r>
      <w:r w:rsidR="00AF5158">
        <w:t xml:space="preserve"> </w:t>
      </w:r>
      <w:r w:rsidR="00AF5158" w:rsidRPr="00AF5158">
        <w:rPr>
          <w:i/>
          <w:iCs/>
        </w:rPr>
        <w:t>australis</w:t>
      </w:r>
      <w:r w:rsidR="00AF5158">
        <w:t xml:space="preserve"> </w:t>
      </w:r>
      <w:r w:rsidR="0042188B">
        <w:t xml:space="preserve">nodule-presenting plants also displayed a bump (L4+7). </w:t>
      </w:r>
      <w:r w:rsidR="00DA5CF1">
        <w:t>W</w:t>
      </w:r>
      <w:r w:rsidR="00221348">
        <w:t xml:space="preserve">hile </w:t>
      </w:r>
      <w:r w:rsidR="003200BF">
        <w:t xml:space="preserve">55.6% if the inoculated subjects displayed signs of symbiosis, it would be inaccurate to report this as a “success rate” as </w:t>
      </w:r>
      <w:r w:rsidR="00D03B79">
        <w:t xml:space="preserve">no </w:t>
      </w:r>
      <w:r w:rsidR="00D03B79" w:rsidRPr="00BC1FE2">
        <w:rPr>
          <w:i/>
          <w:iCs/>
        </w:rPr>
        <w:t>M</w:t>
      </w:r>
      <w:r w:rsidR="00D03B79">
        <w:rPr>
          <w:i/>
          <w:iCs/>
        </w:rPr>
        <w:t>.</w:t>
      </w:r>
      <w:r w:rsidR="00D03B79" w:rsidRPr="00BC1FE2">
        <w:rPr>
          <w:i/>
          <w:iCs/>
        </w:rPr>
        <w:t xml:space="preserve"> </w:t>
      </w:r>
      <w:proofErr w:type="spellStart"/>
      <w:r w:rsidR="00D03B79" w:rsidRPr="00BC1FE2">
        <w:rPr>
          <w:i/>
          <w:iCs/>
        </w:rPr>
        <w:t>australicum</w:t>
      </w:r>
      <w:proofErr w:type="spellEnd"/>
      <w:r w:rsidR="00D03B79">
        <w:rPr>
          <w:i/>
          <w:iCs/>
        </w:rPr>
        <w:t xml:space="preserve"> </w:t>
      </w:r>
      <w:r w:rsidR="00D03B79">
        <w:t>was recovered.</w:t>
      </w:r>
    </w:p>
    <w:p w14:paraId="5EBA097F" w14:textId="2F83CD31" w:rsidR="005A3939" w:rsidRDefault="002C69D3" w:rsidP="002C69D3">
      <w:pPr>
        <w:spacing w:line="360" w:lineRule="auto"/>
      </w:pPr>
      <w:r w:rsidRPr="008D4497">
        <w:rPr>
          <w:i/>
          <w:iCs/>
        </w:rPr>
        <w:t>L</w:t>
      </w:r>
      <w:r w:rsidR="00D03B79" w:rsidRPr="008D4497">
        <w:rPr>
          <w:i/>
          <w:iCs/>
        </w:rPr>
        <w:t xml:space="preserve">. </w:t>
      </w:r>
      <w:proofErr w:type="spellStart"/>
      <w:r w:rsidR="00D03B79" w:rsidRPr="008D4497">
        <w:rPr>
          <w:i/>
          <w:iCs/>
        </w:rPr>
        <w:t>uliginosus</w:t>
      </w:r>
      <w:proofErr w:type="spellEnd"/>
      <w:r w:rsidR="00D03B79" w:rsidRPr="008D4497">
        <w:rPr>
          <w:i/>
          <w:iCs/>
        </w:rPr>
        <w:t xml:space="preserve"> </w:t>
      </w:r>
      <w:r w:rsidR="005A3939" w:rsidRPr="005A3939">
        <w:t>GLOC005</w:t>
      </w:r>
    </w:p>
    <w:p w14:paraId="1CB4A737" w14:textId="49AB7FF2" w:rsidR="002C69D3" w:rsidRPr="00424959" w:rsidRDefault="005A3939" w:rsidP="002C69D3">
      <w:pPr>
        <w:spacing w:line="360" w:lineRule="auto"/>
      </w:pPr>
      <w:r>
        <w:t xml:space="preserve">None of the seven </w:t>
      </w:r>
      <w:r w:rsidR="002C69D3">
        <w:t xml:space="preserve">inoculated </w:t>
      </w:r>
      <w:r w:rsidRPr="008D4497">
        <w:rPr>
          <w:i/>
          <w:iCs/>
        </w:rPr>
        <w:t xml:space="preserve">L. </w:t>
      </w:r>
      <w:proofErr w:type="spellStart"/>
      <w:r w:rsidRPr="008D4497">
        <w:rPr>
          <w:i/>
          <w:iCs/>
        </w:rPr>
        <w:t>uliginosus</w:t>
      </w:r>
      <w:proofErr w:type="spellEnd"/>
      <w:r w:rsidRPr="008D4497">
        <w:rPr>
          <w:i/>
          <w:iCs/>
        </w:rPr>
        <w:t xml:space="preserve"> </w:t>
      </w:r>
      <w:r w:rsidRPr="005A3939">
        <w:t>GLOC005</w:t>
      </w:r>
      <w:r>
        <w:t xml:space="preserve"> </w:t>
      </w:r>
      <w:r w:rsidR="002C69D3">
        <w:t xml:space="preserve">subjects displayed </w:t>
      </w:r>
      <w:r w:rsidR="007D2C9C">
        <w:t>nodules. However, four subjects</w:t>
      </w:r>
      <w:r w:rsidR="00DE3087">
        <w:t xml:space="preserve"> (S3</w:t>
      </w:r>
      <w:proofErr w:type="gramStart"/>
      <w:r w:rsidR="00DE3087">
        <w:t>a,S</w:t>
      </w:r>
      <w:proofErr w:type="gramEnd"/>
      <w:r w:rsidR="00DE3087">
        <w:t>3b)</w:t>
      </w:r>
      <w:r w:rsidR="007D2C9C">
        <w:t xml:space="preserve"> displayed a series of </w:t>
      </w:r>
      <w:r w:rsidR="004E4654">
        <w:t xml:space="preserve">small orange </w:t>
      </w:r>
      <w:r w:rsidR="007D2C9C">
        <w:t>bumps (L7+</w:t>
      </w:r>
      <w:r w:rsidR="003A5D97">
        <w:t>2: 10, L7+3: 10, L7+4</w:t>
      </w:r>
      <w:r>
        <w:t>:</w:t>
      </w:r>
      <w:r w:rsidR="003A5D97">
        <w:t xml:space="preserve"> 26, L7+</w:t>
      </w:r>
      <w:r w:rsidR="004E4654">
        <w:t>5: 9)</w:t>
      </w:r>
      <w:r w:rsidR="006D4BF8">
        <w:t xml:space="preserve"> </w:t>
      </w:r>
      <w:r w:rsidR="006D4BF8" w:rsidRPr="00B100B4">
        <w:t>(Fig</w:t>
      </w:r>
      <w:r w:rsidR="00C73233">
        <w:t>.</w:t>
      </w:r>
      <w:r w:rsidR="00B100B4" w:rsidRPr="00B100B4">
        <w:t>1c</w:t>
      </w:r>
      <w:r w:rsidR="006D4BF8" w:rsidRPr="00B100B4">
        <w:t>)</w:t>
      </w:r>
      <w:r w:rsidR="004E4654" w:rsidRPr="00B100B4">
        <w:t>.</w:t>
      </w:r>
      <w:r w:rsidR="004E4654">
        <w:t xml:space="preserve"> </w:t>
      </w:r>
      <w:r w:rsidR="00062923">
        <w:t xml:space="preserve">Overall, </w:t>
      </w:r>
      <w:r w:rsidR="000923E0">
        <w:t>44.4% of inoculated subjects d</w:t>
      </w:r>
      <w:r w:rsidR="000E556E">
        <w:t xml:space="preserve">isplayed bumps. However, as </w:t>
      </w:r>
      <w:r w:rsidR="000E556E" w:rsidRPr="00BC1FE2">
        <w:rPr>
          <w:i/>
          <w:iCs/>
        </w:rPr>
        <w:t>M</w:t>
      </w:r>
      <w:r w:rsidR="000E556E">
        <w:rPr>
          <w:i/>
          <w:iCs/>
        </w:rPr>
        <w:t>.</w:t>
      </w:r>
      <w:r w:rsidR="000E556E" w:rsidRPr="00BC1FE2">
        <w:rPr>
          <w:i/>
          <w:iCs/>
        </w:rPr>
        <w:t xml:space="preserve"> </w:t>
      </w:r>
      <w:proofErr w:type="spellStart"/>
      <w:r w:rsidR="000E556E" w:rsidRPr="00BC1FE2">
        <w:rPr>
          <w:i/>
          <w:iCs/>
        </w:rPr>
        <w:t>australicum</w:t>
      </w:r>
      <w:proofErr w:type="spellEnd"/>
      <w:r w:rsidR="000E556E">
        <w:rPr>
          <w:i/>
          <w:iCs/>
        </w:rPr>
        <w:t xml:space="preserve"> </w:t>
      </w:r>
      <w:r w:rsidR="000E556E">
        <w:t xml:space="preserve">failed </w:t>
      </w:r>
      <w:r w:rsidR="00D84A14">
        <w:rPr>
          <w:noProof/>
        </w:rPr>
        <mc:AlternateContent>
          <mc:Choice Requires="wpg">
            <w:drawing>
              <wp:anchor distT="0" distB="0" distL="114300" distR="114300" simplePos="0" relativeHeight="251695104" behindDoc="0" locked="0" layoutInCell="1" allowOverlap="1" wp14:anchorId="0D6C40A7" wp14:editId="7A7482D5">
                <wp:simplePos x="0" y="0"/>
                <wp:positionH relativeFrom="margin">
                  <wp:posOffset>152400</wp:posOffset>
                </wp:positionH>
                <wp:positionV relativeFrom="margin">
                  <wp:posOffset>19050</wp:posOffset>
                </wp:positionV>
                <wp:extent cx="5930900" cy="3937000"/>
                <wp:effectExtent l="0" t="19050" r="0" b="6350"/>
                <wp:wrapTopAndBottom/>
                <wp:docPr id="1581160527" name="Group 17"/>
                <wp:cNvGraphicFramePr/>
                <a:graphic xmlns:a="http://schemas.openxmlformats.org/drawingml/2006/main">
                  <a:graphicData uri="http://schemas.microsoft.com/office/word/2010/wordprocessingGroup">
                    <wpg:wgp>
                      <wpg:cNvGrpSpPr/>
                      <wpg:grpSpPr>
                        <a:xfrm>
                          <a:off x="0" y="0"/>
                          <a:ext cx="5930900" cy="3937000"/>
                          <a:chOff x="-95250" y="0"/>
                          <a:chExt cx="5930900" cy="3937000"/>
                        </a:xfrm>
                      </wpg:grpSpPr>
                      <pic:pic xmlns:pic="http://schemas.openxmlformats.org/drawingml/2006/picture">
                        <pic:nvPicPr>
                          <pic:cNvPr id="1063698674" name="Picture 14" descr="A graph of different colored bars&#10;&#10;AI-generated content may be incorrect."/>
                          <pic:cNvPicPr>
                            <a:picLocks noChangeAspect="1"/>
                          </pic:cNvPicPr>
                        </pic:nvPicPr>
                        <pic:blipFill rotWithShape="1">
                          <a:blip r:embed="rId15">
                            <a:extLst>
                              <a:ext uri="{28A0092B-C50C-407E-A947-70E740481C1C}">
                                <a14:useLocalDpi xmlns:a14="http://schemas.microsoft.com/office/drawing/2010/main" val="0"/>
                              </a:ext>
                            </a:extLst>
                          </a:blip>
                          <a:srcRect t="11170"/>
                          <a:stretch/>
                        </pic:blipFill>
                        <pic:spPr bwMode="auto">
                          <a:xfrm>
                            <a:off x="819150" y="0"/>
                            <a:ext cx="4138295" cy="2447925"/>
                          </a:xfrm>
                          <a:prstGeom prst="rect">
                            <a:avLst/>
                          </a:prstGeom>
                          <a:ln w="3175">
                            <a:solidFill>
                              <a:schemeClr val="tx1"/>
                            </a:solidFill>
                          </a:ln>
                          <a:extLst>
                            <a:ext uri="{53640926-AAD7-44D8-BBD7-CCE9431645EC}">
                              <a14:shadowObscured xmlns:a14="http://schemas.microsoft.com/office/drawing/2010/main"/>
                            </a:ext>
                          </a:extLst>
                        </pic:spPr>
                      </pic:pic>
                      <wpg:grpSp>
                        <wpg:cNvPr id="101904761" name="Group 16"/>
                        <wpg:cNvGrpSpPr/>
                        <wpg:grpSpPr>
                          <a:xfrm>
                            <a:off x="-95250" y="2609850"/>
                            <a:ext cx="5930900" cy="1327150"/>
                            <a:chOff x="-95250" y="0"/>
                            <a:chExt cx="5930900" cy="1327150"/>
                          </a:xfrm>
                        </wpg:grpSpPr>
                        <wps:wsp>
                          <wps:cNvPr id="1994579952" name="Text Box 2"/>
                          <wps:cNvSpPr txBox="1">
                            <a:spLocks noChangeArrowheads="1"/>
                          </wps:cNvSpPr>
                          <wps:spPr bwMode="auto">
                            <a:xfrm>
                              <a:off x="-95250" y="50800"/>
                              <a:ext cx="5930900" cy="1276350"/>
                            </a:xfrm>
                            <a:prstGeom prst="rect">
                              <a:avLst/>
                            </a:prstGeom>
                            <a:solidFill>
                              <a:srgbClr val="FFFFFF"/>
                            </a:solidFill>
                            <a:ln w="3175">
                              <a:noFill/>
                              <a:miter lim="800000"/>
                              <a:headEnd/>
                              <a:tailEnd/>
                            </a:ln>
                          </wps:spPr>
                          <wps:txbx>
                            <w:txbxContent>
                              <w:p w14:paraId="2F89C75D" w14:textId="53432430" w:rsidR="00D84A14" w:rsidRPr="00E4311C" w:rsidRDefault="00BA5A36" w:rsidP="00D84A14">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sidR="003D61F4">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xml:space="preserve">, L. </w:t>
                                </w:r>
                                <w:proofErr w:type="spellStart"/>
                                <w:r w:rsidRPr="00354AC8">
                                  <w:rPr>
                                    <w:i/>
                                    <w:iCs/>
                                    <w:sz w:val="19"/>
                                    <w:szCs w:val="19"/>
                                  </w:rPr>
                                  <w:t>uliginosus</w:t>
                                </w:r>
                                <w:proofErr w:type="spellEnd"/>
                                <w:r w:rsidRPr="00354AC8">
                                  <w:rPr>
                                    <w:sz w:val="19"/>
                                    <w:szCs w:val="19"/>
                                  </w:rPr>
                                  <w:t xml:space="preserve"> GLOC005, </w:t>
                                </w:r>
                                <w:r w:rsidRPr="00354AC8">
                                  <w:rPr>
                                    <w:i/>
                                    <w:iCs/>
                                    <w:sz w:val="19"/>
                                    <w:szCs w:val="19"/>
                                  </w:rPr>
                                  <w:t>L. rectus</w:t>
                                </w:r>
                                <w:r w:rsidRPr="00354AC8">
                                  <w:rPr>
                                    <w:sz w:val="19"/>
                                    <w:szCs w:val="19"/>
                                  </w:rPr>
                                  <w:t xml:space="preserve"> Tas2206)</w:t>
                                </w:r>
                                <w:r w:rsidR="00D84A14">
                                  <w:rPr>
                                    <w:sz w:val="19"/>
                                    <w:szCs w:val="19"/>
                                  </w:rPr>
                                  <w:t xml:space="preserve">. Sample sizes for each group are as follows: No Nodule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4, </w:t>
                                </w:r>
                                <w:r w:rsidR="00D84A14" w:rsidRPr="00D63938">
                                  <w:rPr>
                                    <w:i/>
                                    <w:iCs/>
                                    <w:sz w:val="19"/>
                                    <w:szCs w:val="19"/>
                                  </w:rPr>
                                  <w:t xml:space="preserve">L. </w:t>
                                </w:r>
                                <w:proofErr w:type="spellStart"/>
                                <w:r w:rsidR="00D84A14" w:rsidRPr="00D63938">
                                  <w:rPr>
                                    <w:i/>
                                    <w:iCs/>
                                    <w:sz w:val="19"/>
                                    <w:szCs w:val="19"/>
                                  </w:rPr>
                                  <w:t>uliginosus</w:t>
                                </w:r>
                                <w:proofErr w:type="spellEnd"/>
                                <w:r w:rsidR="00D84A14" w:rsidRPr="00D63938">
                                  <w:rPr>
                                    <w:sz w:val="19"/>
                                    <w:szCs w:val="19"/>
                                  </w:rPr>
                                  <w:t xml:space="preserve"> GLOC005</w:t>
                                </w:r>
                                <w:r w:rsidR="00D84A14">
                                  <w:rPr>
                                    <w:sz w:val="19"/>
                                    <w:szCs w:val="19"/>
                                  </w:rPr>
                                  <w:t xml:space="preserve">: n = 5, </w:t>
                                </w:r>
                                <w:r w:rsidR="00D84A14" w:rsidRPr="00D63938">
                                  <w:rPr>
                                    <w:i/>
                                    <w:iCs/>
                                    <w:sz w:val="19"/>
                                    <w:szCs w:val="19"/>
                                  </w:rPr>
                                  <w:t>L. rectus</w:t>
                                </w:r>
                                <w:r w:rsidR="00D84A14" w:rsidRPr="00D63938">
                                  <w:rPr>
                                    <w:sz w:val="19"/>
                                    <w:szCs w:val="19"/>
                                  </w:rPr>
                                  <w:t xml:space="preserve"> Tas2206</w:t>
                                </w:r>
                                <w:r w:rsidR="00D84A14">
                                  <w:rPr>
                                    <w:sz w:val="19"/>
                                    <w:szCs w:val="19"/>
                                  </w:rPr>
                                  <w:t xml:space="preserve">: n = 5. Nodules &amp;/or Bump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4, </w:t>
                                </w:r>
                                <w:r w:rsidR="00D84A14" w:rsidRPr="00D63938">
                                  <w:rPr>
                                    <w:i/>
                                    <w:iCs/>
                                    <w:sz w:val="19"/>
                                    <w:szCs w:val="19"/>
                                  </w:rPr>
                                  <w:t xml:space="preserve">L. </w:t>
                                </w:r>
                                <w:proofErr w:type="spellStart"/>
                                <w:r w:rsidR="00D84A14" w:rsidRPr="00D63938">
                                  <w:rPr>
                                    <w:i/>
                                    <w:iCs/>
                                    <w:sz w:val="19"/>
                                    <w:szCs w:val="19"/>
                                  </w:rPr>
                                  <w:t>uliginosus</w:t>
                                </w:r>
                                <w:proofErr w:type="spellEnd"/>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4, </w:t>
                                </w:r>
                                <w:r w:rsidR="00D84A14" w:rsidRPr="00D63938">
                                  <w:rPr>
                                    <w:i/>
                                    <w:iCs/>
                                    <w:sz w:val="19"/>
                                    <w:szCs w:val="19"/>
                                  </w:rPr>
                                  <w:t>L. rectus</w:t>
                                </w:r>
                                <w:r w:rsidR="00D84A14" w:rsidRPr="00D63938">
                                  <w:rPr>
                                    <w:sz w:val="19"/>
                                    <w:szCs w:val="19"/>
                                  </w:rPr>
                                  <w:t xml:space="preserve"> Tas2206</w:t>
                                </w:r>
                                <w:r w:rsidR="00D84A14">
                                  <w:rPr>
                                    <w:sz w:val="19"/>
                                    <w:szCs w:val="19"/>
                                  </w:rPr>
                                  <w:t xml:space="preserve">: n = 5. Nodule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3, </w:t>
                                </w:r>
                                <w:r w:rsidR="00D84A14" w:rsidRPr="00D63938">
                                  <w:rPr>
                                    <w:i/>
                                    <w:iCs/>
                                    <w:sz w:val="19"/>
                                    <w:szCs w:val="19"/>
                                  </w:rPr>
                                  <w:t xml:space="preserve">L. </w:t>
                                </w:r>
                                <w:proofErr w:type="spellStart"/>
                                <w:r w:rsidR="00D84A14" w:rsidRPr="00D63938">
                                  <w:rPr>
                                    <w:i/>
                                    <w:iCs/>
                                    <w:sz w:val="19"/>
                                    <w:szCs w:val="19"/>
                                  </w:rPr>
                                  <w:t>uliginosus</w:t>
                                </w:r>
                                <w:proofErr w:type="spellEnd"/>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0, </w:t>
                                </w:r>
                                <w:r w:rsidR="00D84A14" w:rsidRPr="00D63938">
                                  <w:rPr>
                                    <w:i/>
                                    <w:iCs/>
                                    <w:sz w:val="19"/>
                                    <w:szCs w:val="19"/>
                                  </w:rPr>
                                  <w:t>L. rectus</w:t>
                                </w:r>
                                <w:r w:rsidR="00D84A14" w:rsidRPr="00D63938">
                                  <w:rPr>
                                    <w:sz w:val="19"/>
                                    <w:szCs w:val="19"/>
                                  </w:rPr>
                                  <w:t xml:space="preserve"> Tas2206</w:t>
                                </w:r>
                                <w:r w:rsidR="00D84A14">
                                  <w:rPr>
                                    <w:sz w:val="19"/>
                                    <w:szCs w:val="19"/>
                                  </w:rPr>
                                  <w:t xml:space="preserve">: n = 3. Bumps Only: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1, </w:t>
                                </w:r>
                                <w:r w:rsidR="00D84A14" w:rsidRPr="00D63938">
                                  <w:rPr>
                                    <w:i/>
                                    <w:iCs/>
                                    <w:sz w:val="19"/>
                                    <w:szCs w:val="19"/>
                                  </w:rPr>
                                  <w:t xml:space="preserve">L. </w:t>
                                </w:r>
                                <w:proofErr w:type="spellStart"/>
                                <w:r w:rsidR="00D84A14" w:rsidRPr="00D63938">
                                  <w:rPr>
                                    <w:i/>
                                    <w:iCs/>
                                    <w:sz w:val="19"/>
                                    <w:szCs w:val="19"/>
                                  </w:rPr>
                                  <w:t>uliginosus</w:t>
                                </w:r>
                                <w:proofErr w:type="spellEnd"/>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4, </w:t>
                                </w:r>
                                <w:r w:rsidR="00D84A14" w:rsidRPr="00D63938">
                                  <w:rPr>
                                    <w:i/>
                                    <w:iCs/>
                                    <w:sz w:val="19"/>
                                    <w:szCs w:val="19"/>
                                  </w:rPr>
                                  <w:t>L. rectus</w:t>
                                </w:r>
                                <w:r w:rsidR="00D84A14" w:rsidRPr="00D63938">
                                  <w:rPr>
                                    <w:sz w:val="19"/>
                                    <w:szCs w:val="19"/>
                                  </w:rPr>
                                  <w:t xml:space="preserve"> Tas2206</w:t>
                                </w:r>
                                <w:r w:rsidR="00D84A14">
                                  <w:rPr>
                                    <w:sz w:val="19"/>
                                    <w:szCs w:val="19"/>
                                  </w:rPr>
                                  <w:t>: n = 2.</w:t>
                                </w:r>
                              </w:p>
                              <w:p w14:paraId="150C3171" w14:textId="53B1F959" w:rsidR="00BA5A36" w:rsidRPr="00354AC8" w:rsidRDefault="00BA5A36" w:rsidP="00BA5A36">
                                <w:pPr>
                                  <w:rPr>
                                    <w:sz w:val="19"/>
                                    <w:szCs w:val="19"/>
                                  </w:rPr>
                                </w:pPr>
                              </w:p>
                            </w:txbxContent>
                          </wps:txbx>
                          <wps:bodyPr rot="0" vert="horz" wrap="square" lIns="91440" tIns="45720" rIns="91440" bIns="45720" anchor="t" anchorCtr="0">
                            <a:noAutofit/>
                          </wps:bodyPr>
                        </wps:wsp>
                        <wps:wsp>
                          <wps:cNvPr id="756098292" name="Straight Connector 15"/>
                          <wps:cNvCnPr/>
                          <wps:spPr>
                            <a:xfrm>
                              <a:off x="0" y="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98082867" name="Straight Connector 15"/>
                          <wps:cNvCnPr/>
                          <wps:spPr>
                            <a:xfrm>
                              <a:off x="6350" y="121285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D6C40A7" id="Group 17" o:spid="_x0000_s1047" style="position:absolute;margin-left:12pt;margin-top:1.5pt;width:467pt;height:310pt;z-index:251695104;mso-position-horizontal-relative:margin;mso-position-vertical-relative:margin;mso-width-relative:margin;mso-height-relative:margin" coordorigin="-952" coordsize="59309,3937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&#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10;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10;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10;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10;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10;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10;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10;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10;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10;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10;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10;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10;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10;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10;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10;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10;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10;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10;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&#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AA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10;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&#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AA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10;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&#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AA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10;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&#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AAAABk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10;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&#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AAAABk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AAAABkAABkAABkAABkAABkAABkAABkAABk&#10;AABkAABkAABkAABkAABkAABkAABkAABkAABkAABkAABkAAAAAP//////////////////////////&#10;////////////////////////////////////////////////////////////////////////////&#10;/////////////////////////////////////////////////////////wAAAJDukJDukJDukJDu&#10;kJDukJDukJDukJDukJDukJDukJDukJDukJDukJDukJDukJDukJDukJDukJDukJDukAAAA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10;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&#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AAAABk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10;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AA&#10;AABkAABkAABkAABkAABkAABkAABkAABkAABkAABkAABkAABkAABkAABkAABk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10;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&#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AA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10;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&#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AAAAAAAAAAAAAAAAAAAAAAAAAAAAAAAAAAAAAAAAAAAAAA&#10;AAAAAAAAAAAAAAAAAAAAAAAAAAAAAAAAAAAAAAAAAAAAAAAAAAAAAAAAAAAAAAAAAAAAAAAA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10;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&#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10;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&#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10;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&#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AA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10;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&#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AA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10;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&#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AA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10;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&#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AA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10;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&#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AA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10;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&#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AA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10;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&#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AA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10;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&#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AA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10;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&#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AA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10;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&#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AA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10;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&#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AA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10;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&#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wAAAAAAAAAAAAAAAAAAAAAAAAAAAAAAAAAAAAAAAAAAAAAAAAAAAAAAAAAAAAAAAAAAAAAAAAAA&#10;AAAAAAAAAAAAAAAAAAAAAAAAAAAAAAAAAAAAAAAAAAAAAP///////////////////wAAAABkAABk&#10;AABkAABkAABkAABkAABkAABkAABkAABkAABkAABkAABkAABkAABkAABkAABkAABkAABkAABkAAAA&#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&#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wAAAP//////////////////////////////////////////////&#10;/////////////////////////////////wAAAABkAABkAABkAABkAABkAABkAABkAABkAABkAABk&#10;AABkAABkAABkAABkAABkAABkAABkAABkAABkAABkAAAA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&#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wAAAP//&#10;////////////////////////////////////////////////////////////////////////////&#10;/wAAAABkAABkAABkAABkAABkAABkAABkAABkAABkAABkAABkAABkAABkAABkAABkAABkAABkAABk&#10;AABkAABkAAAA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wAAAP//////////////////////////////////&#10;/////////////////////////////////////////////wAAAABkAABkAABkAABkAABkAABkAABk&#10;AABkAABkAABkAABkAABkAABkAABkAABkAABkAABkAABkAABkAABkAAAA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&#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wAAAP//////////////////////////////////////////////////////////////////&#10;/////////////wAAAABkAABkAABkAABkAABkAABkAABkAABkAABkAABkAABkAABkAABkAABkAABk&#10;AABkAABkAABkAABkAABkAAAA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&#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wAAAP//////////////////////&#10;/////////////////////////////////////////////////////////wAAAABkAABkAABkAABk&#10;AABkAABkAABkAABkAABkAABkAABkAABkAABkAABkAABkAABkAABkAABkAABkAABkAAAA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&#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wAAAP//////////////////////////////////////////////////////&#10;/////////////////////////wAAAABkAABkAABkAABkAABkAABkAABkAABkAABkAABkAABkAABk&#10;AABkAABkAABkAABkAABkAABkAABkAABkAAAA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&#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wAAAP//////////&#10;/////////////////////////////////////////////////////////////////////wAAAABk&#10;AABkAABkAABkAABkAAAAAAAAAAAAAAAAAAAAAAAAAAAAAAAAAAAAAAAAAAAAAAAAAAAAAAAAAAAA&#10;AAAAAAAAAAAAAAAAAAAAAAAAAAAAAAAAAAAAAAAAAAAAAAAAAAAAAAAAAAAA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&#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wAAAP//////////////////////////////////////////&#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&#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wAA&#10;AP//////////////////////////////////////////////////////////////////////////&#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&#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wAAAP//////////////////////////////&#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&#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wAAAP//////////////////////////////////////////////////////////////&#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&#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wAAAP//////////////////&#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&#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wAAAP//////////////////////////////////////////////////&#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&#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wAAAP//////&#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&#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wAAAP//////////////////////////////////////&#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&#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wAAAP//////////////////////////////////////////////////////////////////////&#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&#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wAAAP//////////////////////////&#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&#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wAAAP//////////////////////////////////////////////////////////&#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&#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wAAAP//////////////&#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&#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wAAAP//////////////////////////////////////////////&#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&#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wAAAP//&#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AAAAAAAAAAAAAAAAAAAAAAAAAAAAAAAAAAAAAA&#10;AAAAAAAAAAAAAAAAAAAAAAAAAAAAAAAAAAAAAAAAAAAAAAAAAAAAAAAAAAAAAAAAAAAAAAAAAAAA&#10;AAAAAAAAAAAAAAAAAAAAAAAAAAAAAAAAAAAAAAAAAAAA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&#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AA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&#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AA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&#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AA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&#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AA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&#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AA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&#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AA&#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&#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AA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&#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AA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&#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AA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&#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AA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&#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AA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&#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AA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&#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AA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&#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AA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&#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AA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&#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AA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&#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AA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&#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AA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AA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&#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AA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&#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AAAAAA&#10;AAAAAAAAAAAAAAAAAAAAAAAAAAAAAAAAAAAAAAAAAAAAAAAAAAAAAAAAAAAAAAAAAAAAAAAAAAAA&#10;AAAAAAAAAAAAAAAAAAAAAAAAAAAAAAAAAAAA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&#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&#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&#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&#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&#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&#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&#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&#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&#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&#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&#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&#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&#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&#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&#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&#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&#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&#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&#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&#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&#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&#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&#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&#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&#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&#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&#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&#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&#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&#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&#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&#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&#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&#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P//////////////////////////////&#10;////////////////////////////////////////////////////////////////////////////&#10;/////////////////////////////////////////////////////w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&#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P//////////////////////////////////////////////////////////////&#10;////////////////////////////////////////////////////////////////////////////&#10;/////////////////////w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P//////////////////&#10;////////////////////////////////////////////////////////////////////////////&#10;/////////////////////////////////////////////////////////////////w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&#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P//////////////////////////////////////////////////&#10;////////////////////////////////////////////////////////////////////////////&#10;/////////////////////////////////w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&#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P//////&#10;////////////////////////////////////////////////////////////////////////////&#10;////////////////////////////////////////////////////////////////////////////&#10;/w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&#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P//////////////////////////////////////&#10;////////////////////////////////////////////////////////////////////////////&#10;/////////////////////////////////////////////w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&#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P//////////////////////////////////////////////////////////////////////&#10;////////////////////////////////////////////////////////////////////////////&#10;/////////////w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&#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P//////////////////////////&#10;////////////////////////////////////////////////////////////////////////////&#10;/////////////////////////////////////////////////////////w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&#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&#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&#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&#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&#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&#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&#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&#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&#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&#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AAAP//////////////////////////////////////////////////////////&#10;////////////////////////////////////////////////////////////////////////////&#10;/////////////////////////wAAA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AAAP//////////////&#10;////////////////////////////////////////////////////////////////////////////&#10;/////////////////////////////////////////////////////////////////////wAAA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AAAP//////////////////////////////////////////////&#10;////////////////////////////////////////////////////////////////////////////&#10;/////////////////////////////////////wAAA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AAAP//&#10;////////////////////////////////////////////////////////////////////////////&#10;////////////////////////////////////////////////////////////////////////////&#10;/////wAAA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&#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10;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">
                <v:shape id="Picture 14" o:spid="_x0000_s1048" type="#_x0000_t75" alt="A graph of different colored bars&#10;&#10;AI-generated content may be incorrect." style="position:absolute;left:8191;width:41383;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" stroked="t" strokecolor="black [3213]" strokeweight=".25pt">
                  <v:imagedata r:id="rId16" o:title="A graph of different colored bars&#10;&#10;AI-generated content may be incorrect" croptop="7320f"/>
                  <v:path arrowok="t"/>
                </v:shape>
                <v:group id="Group 16" o:spid="_x0000_s1049" style="position:absolute;left:-952;top:26098;width:59308;height:13272" coordorigin="-952" coordsize="59309,1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">
                  <v:shape id="Text Box 2" o:spid="_x0000_s1050" type="#_x0000_t202" style="position:absolute;left:-952;top:508;width:59308;height:1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" stroked="f" strokeweight=".25pt">
                    <v:textbox>
                      <w:txbxContent>
                        <w:p w14:paraId="2F89C75D" w14:textId="53432430" w:rsidR="00D84A14" w:rsidRPr="00E4311C" w:rsidRDefault="00BA5A36" w:rsidP="00D84A14">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sidR="003D61F4">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xml:space="preserve">, L. </w:t>
                          </w:r>
                          <w:proofErr w:type="spellStart"/>
                          <w:r w:rsidRPr="00354AC8">
                            <w:rPr>
                              <w:i/>
                              <w:iCs/>
                              <w:sz w:val="19"/>
                              <w:szCs w:val="19"/>
                            </w:rPr>
                            <w:t>uliginosus</w:t>
                          </w:r>
                          <w:proofErr w:type="spellEnd"/>
                          <w:r w:rsidRPr="00354AC8">
                            <w:rPr>
                              <w:sz w:val="19"/>
                              <w:szCs w:val="19"/>
                            </w:rPr>
                            <w:t xml:space="preserve"> GLOC005, </w:t>
                          </w:r>
                          <w:r w:rsidRPr="00354AC8">
                            <w:rPr>
                              <w:i/>
                              <w:iCs/>
                              <w:sz w:val="19"/>
                              <w:szCs w:val="19"/>
                            </w:rPr>
                            <w:t>L. rectus</w:t>
                          </w:r>
                          <w:r w:rsidRPr="00354AC8">
                            <w:rPr>
                              <w:sz w:val="19"/>
                              <w:szCs w:val="19"/>
                            </w:rPr>
                            <w:t xml:space="preserve"> Tas2206)</w:t>
                          </w:r>
                          <w:r w:rsidR="00D84A14">
                            <w:rPr>
                              <w:sz w:val="19"/>
                              <w:szCs w:val="19"/>
                            </w:rPr>
                            <w:t xml:space="preserve">. Sample sizes for each group are as follows: No Nodule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4, </w:t>
                          </w:r>
                          <w:r w:rsidR="00D84A14" w:rsidRPr="00D63938">
                            <w:rPr>
                              <w:i/>
                              <w:iCs/>
                              <w:sz w:val="19"/>
                              <w:szCs w:val="19"/>
                            </w:rPr>
                            <w:t xml:space="preserve">L. </w:t>
                          </w:r>
                          <w:proofErr w:type="spellStart"/>
                          <w:r w:rsidR="00D84A14" w:rsidRPr="00D63938">
                            <w:rPr>
                              <w:i/>
                              <w:iCs/>
                              <w:sz w:val="19"/>
                              <w:szCs w:val="19"/>
                            </w:rPr>
                            <w:t>uliginosus</w:t>
                          </w:r>
                          <w:proofErr w:type="spellEnd"/>
                          <w:r w:rsidR="00D84A14" w:rsidRPr="00D63938">
                            <w:rPr>
                              <w:sz w:val="19"/>
                              <w:szCs w:val="19"/>
                            </w:rPr>
                            <w:t xml:space="preserve"> GLOC005</w:t>
                          </w:r>
                          <w:r w:rsidR="00D84A14">
                            <w:rPr>
                              <w:sz w:val="19"/>
                              <w:szCs w:val="19"/>
                            </w:rPr>
                            <w:t xml:space="preserve">: n = 5, </w:t>
                          </w:r>
                          <w:r w:rsidR="00D84A14" w:rsidRPr="00D63938">
                            <w:rPr>
                              <w:i/>
                              <w:iCs/>
                              <w:sz w:val="19"/>
                              <w:szCs w:val="19"/>
                            </w:rPr>
                            <w:t>L. rectus</w:t>
                          </w:r>
                          <w:r w:rsidR="00D84A14" w:rsidRPr="00D63938">
                            <w:rPr>
                              <w:sz w:val="19"/>
                              <w:szCs w:val="19"/>
                            </w:rPr>
                            <w:t xml:space="preserve"> Tas2206</w:t>
                          </w:r>
                          <w:r w:rsidR="00D84A14">
                            <w:rPr>
                              <w:sz w:val="19"/>
                              <w:szCs w:val="19"/>
                            </w:rPr>
                            <w:t xml:space="preserve">: n = 5. Nodules &amp;/or Bump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4, </w:t>
                          </w:r>
                          <w:r w:rsidR="00D84A14" w:rsidRPr="00D63938">
                            <w:rPr>
                              <w:i/>
                              <w:iCs/>
                              <w:sz w:val="19"/>
                              <w:szCs w:val="19"/>
                            </w:rPr>
                            <w:t xml:space="preserve">L. </w:t>
                          </w:r>
                          <w:proofErr w:type="spellStart"/>
                          <w:r w:rsidR="00D84A14" w:rsidRPr="00D63938">
                            <w:rPr>
                              <w:i/>
                              <w:iCs/>
                              <w:sz w:val="19"/>
                              <w:szCs w:val="19"/>
                            </w:rPr>
                            <w:t>uliginosus</w:t>
                          </w:r>
                          <w:proofErr w:type="spellEnd"/>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4, </w:t>
                          </w:r>
                          <w:r w:rsidR="00D84A14" w:rsidRPr="00D63938">
                            <w:rPr>
                              <w:i/>
                              <w:iCs/>
                              <w:sz w:val="19"/>
                              <w:szCs w:val="19"/>
                            </w:rPr>
                            <w:t>L. rectus</w:t>
                          </w:r>
                          <w:r w:rsidR="00D84A14" w:rsidRPr="00D63938">
                            <w:rPr>
                              <w:sz w:val="19"/>
                              <w:szCs w:val="19"/>
                            </w:rPr>
                            <w:t xml:space="preserve"> Tas2206</w:t>
                          </w:r>
                          <w:r w:rsidR="00D84A14">
                            <w:rPr>
                              <w:sz w:val="19"/>
                              <w:szCs w:val="19"/>
                            </w:rPr>
                            <w:t xml:space="preserve">: n = 5. Nodules: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3, </w:t>
                          </w:r>
                          <w:r w:rsidR="00D84A14" w:rsidRPr="00D63938">
                            <w:rPr>
                              <w:i/>
                              <w:iCs/>
                              <w:sz w:val="19"/>
                              <w:szCs w:val="19"/>
                            </w:rPr>
                            <w:t xml:space="preserve">L. </w:t>
                          </w:r>
                          <w:proofErr w:type="spellStart"/>
                          <w:r w:rsidR="00D84A14" w:rsidRPr="00D63938">
                            <w:rPr>
                              <w:i/>
                              <w:iCs/>
                              <w:sz w:val="19"/>
                              <w:szCs w:val="19"/>
                            </w:rPr>
                            <w:t>uliginosus</w:t>
                          </w:r>
                          <w:proofErr w:type="spellEnd"/>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0, </w:t>
                          </w:r>
                          <w:r w:rsidR="00D84A14" w:rsidRPr="00D63938">
                            <w:rPr>
                              <w:i/>
                              <w:iCs/>
                              <w:sz w:val="19"/>
                              <w:szCs w:val="19"/>
                            </w:rPr>
                            <w:t>L. rectus</w:t>
                          </w:r>
                          <w:r w:rsidR="00D84A14" w:rsidRPr="00D63938">
                            <w:rPr>
                              <w:sz w:val="19"/>
                              <w:szCs w:val="19"/>
                            </w:rPr>
                            <w:t xml:space="preserve"> Tas2206</w:t>
                          </w:r>
                          <w:r w:rsidR="00D84A14">
                            <w:rPr>
                              <w:sz w:val="19"/>
                              <w:szCs w:val="19"/>
                            </w:rPr>
                            <w:t xml:space="preserve">: n = 3. Bumps Only: </w:t>
                          </w:r>
                          <w:r w:rsidR="00D84A14" w:rsidRPr="00D63938">
                            <w:rPr>
                              <w:i/>
                              <w:iCs/>
                              <w:sz w:val="19"/>
                              <w:szCs w:val="19"/>
                            </w:rPr>
                            <w:t>L. australis</w:t>
                          </w:r>
                          <w:r w:rsidR="00D84A14" w:rsidRPr="00D63938">
                            <w:rPr>
                              <w:sz w:val="19"/>
                              <w:szCs w:val="19"/>
                            </w:rPr>
                            <w:t xml:space="preserve"> ID#3</w:t>
                          </w:r>
                          <w:r w:rsidR="00D84A14">
                            <w:rPr>
                              <w:sz w:val="19"/>
                              <w:szCs w:val="19"/>
                            </w:rPr>
                            <w:t>:</w:t>
                          </w:r>
                          <w:r w:rsidR="00D84A14">
                            <w:rPr>
                              <w:i/>
                              <w:iCs/>
                              <w:sz w:val="19"/>
                              <w:szCs w:val="19"/>
                            </w:rPr>
                            <w:t xml:space="preserve"> </w:t>
                          </w:r>
                          <w:r w:rsidR="00D84A14">
                            <w:rPr>
                              <w:sz w:val="19"/>
                              <w:szCs w:val="19"/>
                            </w:rPr>
                            <w:t xml:space="preserve">n = 1, </w:t>
                          </w:r>
                          <w:r w:rsidR="00D84A14" w:rsidRPr="00D63938">
                            <w:rPr>
                              <w:i/>
                              <w:iCs/>
                              <w:sz w:val="19"/>
                              <w:szCs w:val="19"/>
                            </w:rPr>
                            <w:t xml:space="preserve">L. </w:t>
                          </w:r>
                          <w:proofErr w:type="spellStart"/>
                          <w:r w:rsidR="00D84A14" w:rsidRPr="00D63938">
                            <w:rPr>
                              <w:i/>
                              <w:iCs/>
                              <w:sz w:val="19"/>
                              <w:szCs w:val="19"/>
                            </w:rPr>
                            <w:t>uliginosus</w:t>
                          </w:r>
                          <w:proofErr w:type="spellEnd"/>
                          <w:r w:rsidR="00D84A14" w:rsidRPr="00D63938">
                            <w:rPr>
                              <w:sz w:val="19"/>
                              <w:szCs w:val="19"/>
                            </w:rPr>
                            <w:t xml:space="preserve"> GLOC005</w:t>
                          </w:r>
                          <w:r w:rsidR="00D84A14">
                            <w:rPr>
                              <w:sz w:val="19"/>
                              <w:szCs w:val="19"/>
                            </w:rPr>
                            <w:t>: n =</w:t>
                          </w:r>
                          <w:r w:rsidR="00D84A14" w:rsidRPr="00D63938">
                            <w:rPr>
                              <w:sz w:val="19"/>
                              <w:szCs w:val="19"/>
                            </w:rPr>
                            <w:t xml:space="preserve"> </w:t>
                          </w:r>
                          <w:r w:rsidR="00D84A14">
                            <w:rPr>
                              <w:sz w:val="19"/>
                              <w:szCs w:val="19"/>
                            </w:rPr>
                            <w:t xml:space="preserve">4, </w:t>
                          </w:r>
                          <w:r w:rsidR="00D84A14" w:rsidRPr="00D63938">
                            <w:rPr>
                              <w:i/>
                              <w:iCs/>
                              <w:sz w:val="19"/>
                              <w:szCs w:val="19"/>
                            </w:rPr>
                            <w:t>L. rectus</w:t>
                          </w:r>
                          <w:r w:rsidR="00D84A14" w:rsidRPr="00D63938">
                            <w:rPr>
                              <w:sz w:val="19"/>
                              <w:szCs w:val="19"/>
                            </w:rPr>
                            <w:t xml:space="preserve"> Tas2206</w:t>
                          </w:r>
                          <w:r w:rsidR="00D84A14">
                            <w:rPr>
                              <w:sz w:val="19"/>
                              <w:szCs w:val="19"/>
                            </w:rPr>
                            <w:t>: n = 2.</w:t>
                          </w:r>
                        </w:p>
                        <w:p w14:paraId="150C3171" w14:textId="53B1F959" w:rsidR="00BA5A36" w:rsidRPr="00354AC8" w:rsidRDefault="00BA5A36" w:rsidP="00BA5A36">
                          <w:pPr>
                            <w:rPr>
                              <w:sz w:val="19"/>
                              <w:szCs w:val="19"/>
                            </w:rPr>
                          </w:pPr>
                        </w:p>
                      </w:txbxContent>
                    </v:textbox>
                  </v:shape>
                  <v:line id="Straight Connector 15" o:spid="_x0000_s1051" style="position:absolute;visibility:visible;mso-wrap-style:square" from="0,0" to="5778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" strokecolor="#737373 [1614]">
                    <v:stroke joinstyle="miter"/>
                  </v:line>
                  <v:line id="Straight Connector 15" o:spid="_x0000_s1052" style="position:absolute;visibility:visible;mso-wrap-style:square" from="63,12128" to="57848,12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" strokecolor="#737373 [1614]">
                    <v:stroke joinstyle="miter"/>
                  </v:line>
                </v:group>
                <w10:wrap type="topAndBottom" anchorx="margin" anchory="margin"/>
              </v:group>
            </w:pict>
          </mc:Fallback>
        </mc:AlternateContent>
      </w:r>
      <w:r w:rsidR="000E556E">
        <w:t>to be recovered, these bumps can only be considered attempts at symbiosis</w:t>
      </w:r>
      <w:r w:rsidR="00E82F15">
        <w:t xml:space="preserve"> (</w:t>
      </w:r>
      <w:proofErr w:type="gramStart"/>
      <w:r w:rsidR="00E82F15">
        <w:t>similar to</w:t>
      </w:r>
      <w:proofErr w:type="gramEnd"/>
      <w:r w:rsidR="00E82F15">
        <w:t xml:space="preserve"> </w:t>
      </w:r>
      <w:r w:rsidR="00E82F15" w:rsidRPr="00E82F15">
        <w:rPr>
          <w:i/>
          <w:iCs/>
        </w:rPr>
        <w:t>L. australis</w:t>
      </w:r>
      <w:r w:rsidR="00E82F15">
        <w:t xml:space="preserve">) rather than actual reports of symbiosis (as with </w:t>
      </w:r>
      <w:r w:rsidR="00E82F15" w:rsidRPr="00E82F15">
        <w:rPr>
          <w:i/>
          <w:iCs/>
        </w:rPr>
        <w:t>L. rectus</w:t>
      </w:r>
      <w:r w:rsidR="00E82F15">
        <w:t xml:space="preserve">). </w:t>
      </w:r>
    </w:p>
    <w:p w14:paraId="7FC3119D" w14:textId="6A858235" w:rsidR="003341BD" w:rsidRDefault="00F349B5" w:rsidP="003341BD">
      <w:pPr>
        <w:spacing w:line="360" w:lineRule="auto"/>
        <w:rPr>
          <w:b/>
          <w:bCs/>
        </w:rPr>
      </w:pPr>
      <w:r>
        <w:rPr>
          <w:b/>
          <w:bCs/>
        </w:rPr>
        <w:t xml:space="preserve">Weight </w:t>
      </w:r>
      <w:r w:rsidR="00C6786C">
        <w:rPr>
          <w:b/>
          <w:bCs/>
        </w:rPr>
        <w:t>assay</w:t>
      </w:r>
    </w:p>
    <w:p w14:paraId="2F81A843" w14:textId="4E358417" w:rsidR="00BA5A36" w:rsidRDefault="00564D13" w:rsidP="001D64AB">
      <w:pPr>
        <w:spacing w:line="360" w:lineRule="auto"/>
      </w:pPr>
      <w:r>
        <w:t>When considering weight as a function of symbiosis state (no nodules, nodules and/or bumps, nodule presenting, bumps only) the</w:t>
      </w:r>
      <w:r w:rsidR="000301E1">
        <w:t xml:space="preserve"> </w:t>
      </w:r>
      <w:r w:rsidR="001D64AB" w:rsidRPr="001D64AB">
        <w:t xml:space="preserve">data successfully met all ANOVA assumptions. Homogeneity of variance was </w:t>
      </w:r>
      <w:r>
        <w:t xml:space="preserve">mostly confirmed </w:t>
      </w:r>
      <w:r w:rsidR="001D64AB" w:rsidRPr="001D64AB">
        <w:t xml:space="preserve">by the relatively flat line in the Residuals vs Fitted Values plot </w:t>
      </w:r>
      <w:r w:rsidR="001D64AB" w:rsidRPr="007D73FF">
        <w:t>(</w:t>
      </w:r>
      <w:r w:rsidR="007D73FF" w:rsidRPr="007D73FF">
        <w:t>S4a</w:t>
      </w:r>
      <w:r w:rsidR="001D64AB" w:rsidRPr="007D73FF">
        <w:t>).</w:t>
      </w:r>
      <w:r w:rsidR="001D64AB" w:rsidRPr="001D64AB">
        <w:t xml:space="preserve"> </w:t>
      </w:r>
      <w:r w:rsidR="00A67D67">
        <w:t xml:space="preserve">The </w:t>
      </w:r>
      <w:r w:rsidR="007275E3">
        <w:t xml:space="preserve">sudden </w:t>
      </w:r>
      <w:r w:rsidR="00C45A00">
        <w:t>shift at the midpoint displays that there are two slightly distinct trends in the variance.</w:t>
      </w:r>
      <w:r w:rsidR="00A67D67">
        <w:t xml:space="preserve"> However, the implications of this</w:t>
      </w:r>
      <w:r w:rsidR="00D84A14">
        <w:t xml:space="preserve"> were uncertain</w:t>
      </w:r>
      <w:r w:rsidR="00A67D67">
        <w:t xml:space="preserve">, and </w:t>
      </w:r>
      <w:r w:rsidR="00AC3F69">
        <w:t xml:space="preserve">so a Levene’s Test was conducted to further test variance homogeneity. </w:t>
      </w:r>
      <w:r w:rsidR="001D64AB" w:rsidRPr="001D64AB">
        <w:t xml:space="preserve">This </w:t>
      </w:r>
      <w:r w:rsidR="00AC3F69">
        <w:t xml:space="preserve">test did </w:t>
      </w:r>
      <w:r w:rsidR="001D64AB" w:rsidRPr="001D64AB">
        <w:t>not reject the null hypothesis (F</w:t>
      </w:r>
      <w:r w:rsidR="00011EA9" w:rsidRPr="00011EA9">
        <w:rPr>
          <w:vertAlign w:val="subscript"/>
        </w:rPr>
        <w:t>3</w:t>
      </w:r>
      <w:r w:rsidR="001D64AB" w:rsidRPr="00011EA9">
        <w:rPr>
          <w:vertAlign w:val="subscript"/>
        </w:rPr>
        <w:t>,</w:t>
      </w:r>
      <w:r w:rsidR="00011EA9" w:rsidRPr="00011EA9">
        <w:rPr>
          <w:vertAlign w:val="subscript"/>
        </w:rPr>
        <w:t>8</w:t>
      </w:r>
      <w:r w:rsidR="001D64AB" w:rsidRPr="00011EA9">
        <w:rPr>
          <w:vertAlign w:val="subscript"/>
        </w:rPr>
        <w:t xml:space="preserve"> </w:t>
      </w:r>
      <w:r w:rsidR="001D64AB" w:rsidRPr="001D64AB">
        <w:t xml:space="preserve">= </w:t>
      </w:r>
      <w:r w:rsidR="00011EA9" w:rsidRPr="00011EA9">
        <w:t>0.250</w:t>
      </w:r>
      <w:r w:rsidR="001D64AB" w:rsidRPr="001D64AB">
        <w:t>, p =</w:t>
      </w:r>
      <w:r w:rsidR="00CC7D66" w:rsidRPr="00CC7D66">
        <w:t xml:space="preserve"> 0.8591</w:t>
      </w:r>
      <w:r w:rsidR="001D64AB" w:rsidRPr="001D64AB">
        <w:t>)</w:t>
      </w:r>
      <w:r w:rsidR="00011EA9">
        <w:t xml:space="preserve">, thus </w:t>
      </w:r>
      <w:r w:rsidR="00BB5C5E">
        <w:t>supporting the decision that the variance is reasonably homogenous</w:t>
      </w:r>
      <w:r w:rsidR="001D64AB" w:rsidRPr="001D64AB">
        <w:t xml:space="preserve">. </w:t>
      </w:r>
    </w:p>
    <w:p w14:paraId="6D70D8D3" w14:textId="62CD2112" w:rsidR="001D64AB" w:rsidRPr="001D64AB" w:rsidRDefault="001D64AB" w:rsidP="001D64AB">
      <w:pPr>
        <w:spacing w:line="360" w:lineRule="auto"/>
      </w:pPr>
      <w:r w:rsidRPr="001D64AB">
        <w:t>Normality of data was also confirmed by</w:t>
      </w:r>
      <w:r w:rsidR="00BB5C5E">
        <w:t xml:space="preserve"> </w:t>
      </w:r>
      <w:r w:rsidR="00835B39">
        <w:t>reasonable degree of</w:t>
      </w:r>
      <w:r w:rsidRPr="001D64AB">
        <w:t xml:space="preserve"> linearity </w:t>
      </w:r>
      <w:r w:rsidR="00835B39">
        <w:t xml:space="preserve">in </w:t>
      </w:r>
      <w:r w:rsidRPr="001D64AB">
        <w:t xml:space="preserve">the Normal Q-Q plot </w:t>
      </w:r>
      <w:r w:rsidR="00835B39" w:rsidRPr="007D73FF">
        <w:t>(</w:t>
      </w:r>
      <w:r w:rsidR="007D73FF">
        <w:t>S4b</w:t>
      </w:r>
      <w:r w:rsidR="00835B39" w:rsidRPr="007D73FF">
        <w:t>).</w:t>
      </w:r>
    </w:p>
    <w:p w14:paraId="78237EF9" w14:textId="65DCCFCD" w:rsidR="00C6786C" w:rsidRDefault="00835B39" w:rsidP="001D64AB">
      <w:pPr>
        <w:spacing w:line="360" w:lineRule="auto"/>
      </w:pPr>
      <w:r>
        <w:t>The One</w:t>
      </w:r>
      <w:r w:rsidR="001D64AB" w:rsidRPr="001D64AB">
        <w:t xml:space="preserve">-Way ANOVA found no significant interaction between </w:t>
      </w:r>
      <w:r w:rsidR="00550EF4">
        <w:t>symbiosis state</w:t>
      </w:r>
      <w:r w:rsidR="001D64AB" w:rsidRPr="001D64AB">
        <w:t xml:space="preserve"> and w</w:t>
      </w:r>
      <w:r w:rsidR="00550EF4">
        <w:t>eight of the cuttings</w:t>
      </w:r>
      <w:r w:rsidR="001D64AB" w:rsidRPr="001D64AB">
        <w:t xml:space="preserve"> (F</w:t>
      </w:r>
      <w:r w:rsidR="00550EF4" w:rsidRPr="003D67D8">
        <w:rPr>
          <w:vertAlign w:val="subscript"/>
        </w:rPr>
        <w:t>3</w:t>
      </w:r>
      <w:r w:rsidR="001D64AB" w:rsidRPr="003D67D8">
        <w:rPr>
          <w:vertAlign w:val="subscript"/>
        </w:rPr>
        <w:t>,</w:t>
      </w:r>
      <w:r w:rsidR="00550EF4" w:rsidRPr="003D67D8">
        <w:rPr>
          <w:vertAlign w:val="subscript"/>
        </w:rPr>
        <w:t>8</w:t>
      </w:r>
      <w:r w:rsidR="001D64AB" w:rsidRPr="003D67D8">
        <w:rPr>
          <w:vertAlign w:val="subscript"/>
        </w:rPr>
        <w:t xml:space="preserve"> </w:t>
      </w:r>
      <w:r w:rsidR="001D64AB" w:rsidRPr="001D64AB">
        <w:t xml:space="preserve">= </w:t>
      </w:r>
      <w:r w:rsidR="003D67D8" w:rsidRPr="003D67D8">
        <w:t>0.145</w:t>
      </w:r>
      <w:r w:rsidR="001D64AB" w:rsidRPr="001D64AB">
        <w:t>, p = 0.</w:t>
      </w:r>
      <w:r w:rsidR="003D67D8">
        <w:t>9300</w:t>
      </w:r>
      <w:r w:rsidR="001D64AB" w:rsidRPr="001D64AB">
        <w:t>)</w:t>
      </w:r>
      <w:r w:rsidR="00827140">
        <w:t xml:space="preserve"> (</w:t>
      </w:r>
      <w:r w:rsidR="0054544B">
        <w:t>Fig. 3)</w:t>
      </w:r>
      <w:r w:rsidR="001D64AB" w:rsidRPr="001D64AB">
        <w:t>. Th</w:t>
      </w:r>
      <w:r w:rsidR="009030BC">
        <w:t xml:space="preserve">is indicates that </w:t>
      </w:r>
      <w:r w:rsidR="0032390B" w:rsidRPr="0032390B">
        <w:t xml:space="preserve">the symbiotic </w:t>
      </w:r>
      <w:r w:rsidR="0032390B" w:rsidRPr="0032390B">
        <w:rPr>
          <w:i/>
          <w:iCs/>
        </w:rPr>
        <w:t xml:space="preserve">M. </w:t>
      </w:r>
      <w:proofErr w:type="spellStart"/>
      <w:r w:rsidR="0032390B" w:rsidRPr="0032390B">
        <w:rPr>
          <w:i/>
          <w:iCs/>
        </w:rPr>
        <w:t>australicum</w:t>
      </w:r>
      <w:proofErr w:type="spellEnd"/>
      <w:r w:rsidR="0032390B" w:rsidRPr="0032390B">
        <w:t xml:space="preserve"> BR1-1-5xICE</w:t>
      </w:r>
      <w:r w:rsidR="008F0804" w:rsidRPr="008F0804">
        <w:rPr>
          <w:i/>
          <w:iCs/>
        </w:rPr>
        <w:t>Ml</w:t>
      </w:r>
      <w:r w:rsidR="008F0804" w:rsidRPr="008F0804">
        <w:t>Sym</w:t>
      </w:r>
      <w:r w:rsidR="0032390B" w:rsidRPr="0032390B">
        <w:t xml:space="preserve"> did not provide its plants with nitrogenous compounds</w:t>
      </w:r>
      <w:r w:rsidR="00E90F6F">
        <w:t xml:space="preserve">; </w:t>
      </w:r>
      <w:r w:rsidR="0032390B">
        <w:t xml:space="preserve">or at least, not enough to </w:t>
      </w:r>
      <w:r w:rsidR="002C26DE">
        <w:t>significantly benefit its host’s biomass</w:t>
      </w:r>
      <w:r w:rsidR="00E90F6F">
        <w:t>.</w:t>
      </w:r>
      <w:r w:rsidR="0032390B" w:rsidRPr="0032390B">
        <w:t xml:space="preserve"> Thus, it appears that the bacterium was incapable of utilising </w:t>
      </w:r>
      <w:r w:rsidR="00D84A14">
        <w:t xml:space="preserve">nitrogen-fixing genes </w:t>
      </w:r>
      <w:r w:rsidR="0032390B" w:rsidRPr="0032390B">
        <w:t xml:space="preserve">of </w:t>
      </w:r>
      <w:proofErr w:type="spellStart"/>
      <w:r w:rsidR="0032390B" w:rsidRPr="0032390B">
        <w:t>ICE</w:t>
      </w:r>
      <w:r w:rsidR="00DC1E3B">
        <w:rPr>
          <w:i/>
          <w:iCs/>
        </w:rPr>
        <w:t>MI</w:t>
      </w:r>
      <w:r w:rsidR="00DC1E3B">
        <w:t>Sym</w:t>
      </w:r>
      <w:proofErr w:type="spellEnd"/>
      <w:r w:rsidR="0032390B" w:rsidRPr="0032390B">
        <w:t>.</w:t>
      </w:r>
      <w:r w:rsidR="002C26DE">
        <w:t xml:space="preserve"> </w:t>
      </w:r>
    </w:p>
    <w:p w14:paraId="069421D4" w14:textId="02141AAE" w:rsidR="000D411D" w:rsidRDefault="000D411D" w:rsidP="000D411D">
      <w:pPr>
        <w:spacing w:line="360" w:lineRule="auto"/>
        <w:rPr>
          <w:b/>
          <w:bCs/>
        </w:rPr>
      </w:pPr>
      <w:r>
        <w:rPr>
          <w:b/>
          <w:bCs/>
        </w:rPr>
        <w:t>Cu MIC Assay</w:t>
      </w:r>
    </w:p>
    <w:p w14:paraId="56EE182C" w14:textId="25AA9E6D" w:rsidR="00BF0561" w:rsidRDefault="00D84A14" w:rsidP="000D411D">
      <w:pPr>
        <w:spacing w:line="360" w:lineRule="auto"/>
      </w:pPr>
      <w:r>
        <w:rPr>
          <w:noProof/>
        </w:rPr>
        <mc:AlternateContent>
          <mc:Choice Requires="wpg">
            <w:drawing>
              <wp:anchor distT="0" distB="0" distL="114300" distR="114300" simplePos="0" relativeHeight="251673600" behindDoc="0" locked="0" layoutInCell="1" allowOverlap="1" wp14:anchorId="144F465B" wp14:editId="4296AB6D">
                <wp:simplePos x="0" y="0"/>
                <wp:positionH relativeFrom="margin">
                  <wp:align>left</wp:align>
                </wp:positionH>
                <wp:positionV relativeFrom="margin">
                  <wp:align>top</wp:align>
                </wp:positionV>
                <wp:extent cx="1803400" cy="3549650"/>
                <wp:effectExtent l="0" t="0" r="25400" b="0"/>
                <wp:wrapSquare wrapText="bothSides"/>
                <wp:docPr id="1411073519" name="Group 9"/>
                <wp:cNvGraphicFramePr/>
                <a:graphic xmlns:a="http://schemas.openxmlformats.org/drawingml/2006/main">
                  <a:graphicData uri="http://schemas.microsoft.com/office/word/2010/wordprocessingGroup">
                    <wpg:wgp>
                      <wpg:cNvGrpSpPr/>
                      <wpg:grpSpPr>
                        <a:xfrm>
                          <a:off x="0" y="0"/>
                          <a:ext cx="1803400" cy="3549650"/>
                          <a:chOff x="0" y="0"/>
                          <a:chExt cx="1803400" cy="3549650"/>
                        </a:xfrm>
                      </wpg:grpSpPr>
                      <wpg:grpSp>
                        <wpg:cNvPr id="1042490378" name="Group 9"/>
                        <wpg:cNvGrpSpPr/>
                        <wpg:grpSpPr>
                          <a:xfrm>
                            <a:off x="0" y="0"/>
                            <a:ext cx="1791970" cy="3549650"/>
                            <a:chOff x="0" y="0"/>
                            <a:chExt cx="1791970" cy="3549650"/>
                          </a:xfrm>
                        </wpg:grpSpPr>
                        <wpg:grpSp>
                          <wpg:cNvPr id="349775863" name="Group 13"/>
                          <wpg:cNvGrpSpPr/>
                          <wpg:grpSpPr>
                            <a:xfrm>
                              <a:off x="25400" y="0"/>
                              <a:ext cx="1766570" cy="3549650"/>
                              <a:chOff x="0" y="0"/>
                              <a:chExt cx="1766751" cy="3549650"/>
                            </a:xfrm>
                          </wpg:grpSpPr>
                          <wps:wsp>
                            <wps:cNvPr id="1173063995" name="TextBox 2"/>
                            <wps:cNvSpPr txBox="1"/>
                            <wps:spPr>
                              <a:xfrm>
                                <a:off x="6351" y="1244600"/>
                                <a:ext cx="1760400" cy="230505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wps:txbx>
                            <wps:bodyPr vertOverflow="clip" horzOverflow="clip" wrap="square" rtlCol="0" anchor="t">
                              <a:noAutofit/>
                            </wps:bodyPr>
                          </wps:wsp>
                          <pic:pic xmlns:pic="http://schemas.openxmlformats.org/drawingml/2006/picture">
                            <pic:nvPicPr>
                              <pic:cNvPr id="713748013" name="Picture 1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58950" cy="1149350"/>
                              </a:xfrm>
                              <a:prstGeom prst="rect">
                                <a:avLst/>
                              </a:prstGeom>
                              <a:noFill/>
                              <a:ln>
                                <a:noFill/>
                              </a:ln>
                            </pic:spPr>
                          </pic:pic>
                        </wpg:grpSp>
                        <wps:wsp>
                          <wps:cNvPr id="1792674524" name="Straight Connector 5"/>
                          <wps:cNvCnPr/>
                          <wps:spPr>
                            <a:xfrm flipV="1">
                              <a:off x="0" y="350520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s:wsp>
                        <wps:cNvPr id="2118984477" name="Straight Connector 5"/>
                        <wps:cNvCnPr/>
                        <wps:spPr>
                          <a:xfrm flipV="1">
                            <a:off x="19050" y="126365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44F465B" id="Group 9" o:spid="_x0000_s1053" style="position:absolute;margin-left:0;margin-top:0;width:142pt;height:279.5pt;z-index:251673600;mso-position-horizontal:left;mso-position-horizontal-relative:margin;mso-position-vertical:top;mso-position-vertical-relative:margin" coordsize="18034,3549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">
                <v:group id="_x0000_s1054" style="position:absolute;width:17919;height:35496" coordsize="17919,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">
                  <v:group id="_x0000_s1055" style="position:absolute;left:254;width:17665;height:35496" coordsize="17667,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">
                    <v:shape id="TextBox 2" o:spid="_x0000_s1056" type="#_x0000_t202" style="position:absolute;left:63;top:12446;width:17604;height:23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" filled="f" stroked="f">
                      <v:textbo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v:textbox>
                    </v:shape>
                    <v:shape id="Picture 12" o:spid="_x0000_s1057" type="#_x0000_t75" style="position:absolute;width:17589;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">
                      <v:imagedata r:id="rId18" o:title=""/>
                    </v:shape>
                  </v:group>
                  <v:line id="Straight Connector 5" o:spid="_x0000_s1058" style="position:absolute;flip:y;visibility:visible;mso-wrap-style:square" from="0,35052" to="17843,35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" strokecolor="#737373 [1614]" strokeweight="1pt">
                    <v:stroke joinstyle="miter"/>
                  </v:line>
                </v:group>
                <v:line id="Straight Connector 5" o:spid="_x0000_s1059" style="position:absolute;flip:y;visibility:visible;mso-wrap-style:square" from="190,12636" to="18034,12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" strokecolor="#737373 [1614]" strokeweight="1pt">
                  <v:stroke joinstyle="miter"/>
                </v:line>
                <w10:wrap type="square" anchorx="margin" anchory="margin"/>
              </v:group>
            </w:pict>
          </mc:Fallback>
        </mc:AlternateContent>
      </w:r>
      <w:r w:rsidR="003755D5">
        <w:rPr>
          <w:i/>
          <w:iCs/>
        </w:rPr>
        <w:t xml:space="preserve">Trial I </w:t>
      </w:r>
      <w:r w:rsidR="003755D5">
        <w:t xml:space="preserve">of the Cu MIC </w:t>
      </w:r>
      <w:r w:rsidR="00F26CFC">
        <w:t>assay produced unexpected results.</w:t>
      </w:r>
      <w:r w:rsidR="00A537BC">
        <w:t xml:space="preserve"> </w:t>
      </w:r>
      <w:r w:rsidR="00BE10AE">
        <w:t>While the</w:t>
      </w:r>
      <w:r w:rsidR="00DB0B24">
        <w:t>y</w:t>
      </w:r>
      <w:r w:rsidR="00BE10AE">
        <w:t xml:space="preserve"> displayed good growth on the 0mM plate, </w:t>
      </w:r>
      <w:r w:rsidR="002E7CB6">
        <w:t>no growth was observed on plates with Cu ≥</w:t>
      </w:r>
      <w:r w:rsidR="00BF0561">
        <w:t xml:space="preserve"> </w:t>
      </w:r>
      <w:r w:rsidR="002E7CB6">
        <w:t xml:space="preserve">0.8mM. </w:t>
      </w:r>
      <w:r w:rsidR="0086213E">
        <w:t xml:space="preserve">However, the subsequent quality assessment of the media </w:t>
      </w:r>
      <w:r w:rsidR="00F34346">
        <w:t>went as expected. Th</w:t>
      </w:r>
      <w:r w:rsidR="008E236A">
        <w:t xml:space="preserve">e </w:t>
      </w:r>
      <w:r w:rsidR="002E37E4">
        <w:t xml:space="preserve">Cu-tolerant </w:t>
      </w:r>
      <w:r w:rsidR="000449A9">
        <w:t xml:space="preserve">colonies sampled from </w:t>
      </w:r>
      <w:r w:rsidR="00DE573F">
        <w:t>Phyllo-C (grown on Cu 300mg/L), Phyllo-C (grown on Cu 200mg/L), and Rhizo-C (</w:t>
      </w:r>
      <w:r w:rsidR="00E96221">
        <w:t>grown on Cu 200mg/L)</w:t>
      </w:r>
      <w:r w:rsidR="00542FAB">
        <w:t xml:space="preserve"> all </w:t>
      </w:r>
      <w:r w:rsidR="001871D6">
        <w:t xml:space="preserve">displayed good growth on 0mM, 0.8mM and 1.0mM plates. Moreover, </w:t>
      </w:r>
      <w:r w:rsidR="00410C0C">
        <w:t xml:space="preserve">the </w:t>
      </w:r>
      <w:r w:rsidR="008E236A">
        <w:t>Cu-</w:t>
      </w:r>
      <w:r w:rsidR="002E37E4">
        <w:t xml:space="preserve">sensitive </w:t>
      </w:r>
      <w:r w:rsidR="008E236A" w:rsidRPr="008E236A">
        <w:t>"Phyllo B"</w:t>
      </w:r>
      <w:r w:rsidR="008E236A">
        <w:t xml:space="preserve"> </w:t>
      </w:r>
      <w:r w:rsidR="000449A9">
        <w:t>colonies</w:t>
      </w:r>
      <w:r w:rsidR="008E236A">
        <w:t xml:space="preserve"> grew </w:t>
      </w:r>
      <w:r w:rsidR="000449A9">
        <w:t xml:space="preserve">well </w:t>
      </w:r>
      <w:r w:rsidR="008E236A">
        <w:t xml:space="preserve">on the 0mM </w:t>
      </w:r>
      <w:proofErr w:type="gramStart"/>
      <w:r w:rsidR="008E236A">
        <w:t>plate, but</w:t>
      </w:r>
      <w:proofErr w:type="gramEnd"/>
      <w:r w:rsidR="008E236A">
        <w:t xml:space="preserve"> </w:t>
      </w:r>
      <w:r w:rsidR="00ED160B">
        <w:t xml:space="preserve">displayed </w:t>
      </w:r>
      <w:r w:rsidR="000449A9">
        <w:t xml:space="preserve">minimal to </w:t>
      </w:r>
      <w:r w:rsidR="00ED160B">
        <w:t xml:space="preserve">no growth on the 0.8mM and 1.0mM plates, as expected. </w:t>
      </w:r>
      <w:r w:rsidR="00E35754">
        <w:t xml:space="preserve">These results display that absence of growth in </w:t>
      </w:r>
      <w:r w:rsidR="00E35754" w:rsidRPr="00E35754">
        <w:rPr>
          <w:i/>
          <w:iCs/>
        </w:rPr>
        <w:t>Trial I</w:t>
      </w:r>
      <w:r w:rsidR="00E35754">
        <w:t xml:space="preserve"> was not the result of faulty MGY preparation, but instead an indication that the</w:t>
      </w:r>
      <w:r w:rsidR="004217C3">
        <w:t xml:space="preserve"> lowest Cu concentration of 0.8mM was above </w:t>
      </w:r>
      <w:r w:rsidR="00BC1F12">
        <w:t xml:space="preserve">the </w:t>
      </w:r>
      <w:r w:rsidR="004217C3">
        <w:t>Cu tolerance level</w:t>
      </w:r>
      <w:r w:rsidR="007E7863">
        <w:t xml:space="preserve"> of the isolates</w:t>
      </w:r>
      <w:r w:rsidR="004217C3">
        <w:t>.</w:t>
      </w:r>
    </w:p>
    <w:p w14:paraId="650832DC" w14:textId="315FB7C4" w:rsidR="000D411D" w:rsidRDefault="004217C3" w:rsidP="00B25FFE">
      <w:pPr>
        <w:spacing w:line="360" w:lineRule="auto"/>
      </w:pPr>
      <w:r>
        <w:rPr>
          <w:i/>
          <w:iCs/>
        </w:rPr>
        <w:t xml:space="preserve">Trial II </w:t>
      </w:r>
      <w:r>
        <w:t>of the Cu MIC also produced unexpected</w:t>
      </w:r>
      <w:r w:rsidR="0040625B">
        <w:t xml:space="preserve">, albeit interpretable, results. </w:t>
      </w:r>
      <w:r w:rsidR="00C631B6">
        <w:t xml:space="preserve">As displayed in </w:t>
      </w:r>
      <w:r w:rsidR="00C631B6" w:rsidRPr="00C631B6">
        <w:rPr>
          <w:b/>
          <w:bCs/>
        </w:rPr>
        <w:t>Table 1</w:t>
      </w:r>
      <w:r w:rsidR="00C631B6">
        <w:t xml:space="preserve">, the four strains varied in their </w:t>
      </w:r>
      <w:r w:rsidR="00C42DE1">
        <w:t xml:space="preserve">tolerance to Cu. </w:t>
      </w:r>
      <w:r w:rsidR="0055788C">
        <w:t>When comparing the most diluted inoculation patch of the dilution series, 1:10</w:t>
      </w:r>
      <w:r w:rsidR="0055788C" w:rsidRPr="0055788C">
        <w:rPr>
          <w:vertAlign w:val="superscript"/>
        </w:rPr>
        <w:t>7</w:t>
      </w:r>
      <w:r w:rsidR="0055788C">
        <w:t xml:space="preserve">, </w:t>
      </w:r>
      <w:r w:rsidR="00C42DE1" w:rsidRPr="00C42DE1">
        <w:rPr>
          <w:i/>
          <w:iCs/>
        </w:rPr>
        <w:t xml:space="preserve">P. </w:t>
      </w:r>
      <w:proofErr w:type="spellStart"/>
      <w:r w:rsidR="00C42DE1" w:rsidRPr="00C42DE1">
        <w:rPr>
          <w:i/>
          <w:iCs/>
        </w:rPr>
        <w:t>protegens</w:t>
      </w:r>
      <w:proofErr w:type="spellEnd"/>
      <w:r w:rsidR="00C42DE1">
        <w:t xml:space="preserve"> Pf5 displayed the greatest resistance (</w:t>
      </w:r>
      <w:r w:rsidR="0055788C">
        <w:t>MIC:</w:t>
      </w:r>
      <w:r w:rsidR="00894408">
        <w:t xml:space="preserve"> </w:t>
      </w:r>
      <w:r w:rsidR="0055788C">
        <w:t xml:space="preserve">0.6mM), followed by </w:t>
      </w:r>
      <w:r w:rsidR="00894408" w:rsidRPr="00894408">
        <w:rPr>
          <w:i/>
          <w:iCs/>
        </w:rPr>
        <w:t xml:space="preserve">P. </w:t>
      </w:r>
      <w:proofErr w:type="spellStart"/>
      <w:r w:rsidR="00894408" w:rsidRPr="00894408">
        <w:rPr>
          <w:i/>
          <w:iCs/>
        </w:rPr>
        <w:t>stutzeri</w:t>
      </w:r>
      <w:proofErr w:type="spellEnd"/>
      <w:r w:rsidR="00894408">
        <w:t xml:space="preserve"> 17</w:t>
      </w:r>
      <w:r w:rsidR="00C823E4">
        <w:t>587</w:t>
      </w:r>
      <w:r w:rsidR="00894408">
        <w:t xml:space="preserve"> and </w:t>
      </w:r>
      <w:r w:rsidR="00894408" w:rsidRPr="00894408">
        <w:rPr>
          <w:i/>
          <w:iCs/>
        </w:rPr>
        <w:t xml:space="preserve">P. </w:t>
      </w:r>
      <w:proofErr w:type="spellStart"/>
      <w:r w:rsidR="00894408" w:rsidRPr="00894408">
        <w:rPr>
          <w:i/>
          <w:iCs/>
        </w:rPr>
        <w:t>stutzeri</w:t>
      </w:r>
      <w:proofErr w:type="spellEnd"/>
      <w:r w:rsidR="00894408">
        <w:t xml:space="preserve"> Q (MIC: 0.3mM), then </w:t>
      </w:r>
      <w:r w:rsidR="00894408" w:rsidRPr="00894408">
        <w:rPr>
          <w:i/>
          <w:iCs/>
        </w:rPr>
        <w:t xml:space="preserve">P. </w:t>
      </w:r>
      <w:proofErr w:type="spellStart"/>
      <w:r w:rsidR="00894408" w:rsidRPr="00894408">
        <w:rPr>
          <w:i/>
          <w:iCs/>
        </w:rPr>
        <w:t>stutzeri</w:t>
      </w:r>
      <w:proofErr w:type="spellEnd"/>
      <w:r w:rsidR="00894408">
        <w:rPr>
          <w:i/>
          <w:iCs/>
        </w:rPr>
        <w:t xml:space="preserve"> </w:t>
      </w:r>
      <w:r w:rsidR="00894408">
        <w:t xml:space="preserve">17641 (MIC 0.0mM). </w:t>
      </w:r>
      <w:r w:rsidR="00F22A90">
        <w:t xml:space="preserve">These results support the hypothesis that the absence of growth in </w:t>
      </w:r>
      <w:r w:rsidR="00F22A90" w:rsidRPr="00F22A90">
        <w:rPr>
          <w:i/>
          <w:iCs/>
        </w:rPr>
        <w:t>Trial I</w:t>
      </w:r>
      <w:r w:rsidR="00F22A90">
        <w:rPr>
          <w:i/>
          <w:iCs/>
        </w:rPr>
        <w:t xml:space="preserve"> </w:t>
      </w:r>
      <w:r w:rsidR="00F22A90">
        <w:t xml:space="preserve">was largely due to </w:t>
      </w:r>
      <w:r w:rsidR="00BC1F12">
        <w:t xml:space="preserve">testing Cu concentrations above the </w:t>
      </w:r>
      <w:r w:rsidR="007E7863">
        <w:t xml:space="preserve">tolerance level of the isolates. However, it is important to note that while no </w:t>
      </w:r>
      <w:r w:rsidR="00DD63D1">
        <w:t xml:space="preserve">dilution patches grew on any plates with Cu ≥ 0.8mM, </w:t>
      </w:r>
      <w:r w:rsidR="005B3502">
        <w:t xml:space="preserve">some of the more densely concentrated </w:t>
      </w:r>
      <w:r w:rsidR="00BB03BE">
        <w:t xml:space="preserve">inoculation patches </w:t>
      </w:r>
      <w:r w:rsidR="00317DA2">
        <w:t xml:space="preserve">for </w:t>
      </w:r>
      <w:r w:rsidR="00317DA2" w:rsidRPr="00C42DE1">
        <w:rPr>
          <w:i/>
          <w:iCs/>
        </w:rPr>
        <w:t xml:space="preserve">P. </w:t>
      </w:r>
      <w:proofErr w:type="spellStart"/>
      <w:r w:rsidR="00317DA2" w:rsidRPr="00C42DE1">
        <w:rPr>
          <w:i/>
          <w:iCs/>
        </w:rPr>
        <w:t>protegens</w:t>
      </w:r>
      <w:proofErr w:type="spellEnd"/>
      <w:r w:rsidR="00317DA2">
        <w:t xml:space="preserve"> Pf5, </w:t>
      </w:r>
      <w:r w:rsidR="00C823E4" w:rsidRPr="00894408">
        <w:rPr>
          <w:i/>
          <w:iCs/>
        </w:rPr>
        <w:t xml:space="preserve">P. </w:t>
      </w:r>
      <w:proofErr w:type="spellStart"/>
      <w:r w:rsidR="00C823E4" w:rsidRPr="00894408">
        <w:rPr>
          <w:i/>
          <w:iCs/>
        </w:rPr>
        <w:t>stutzeri</w:t>
      </w:r>
      <w:proofErr w:type="spellEnd"/>
      <w:r w:rsidR="00C823E4">
        <w:t xml:space="preserve"> 17587 and </w:t>
      </w:r>
      <w:r w:rsidR="00C823E4" w:rsidRPr="00894408">
        <w:rPr>
          <w:i/>
          <w:iCs/>
        </w:rPr>
        <w:t xml:space="preserve">P. </w:t>
      </w:r>
      <w:proofErr w:type="spellStart"/>
      <w:r w:rsidR="00C823E4" w:rsidRPr="00894408">
        <w:rPr>
          <w:i/>
          <w:iCs/>
        </w:rPr>
        <w:t>stutzeri</w:t>
      </w:r>
      <w:proofErr w:type="spellEnd"/>
      <w:r w:rsidR="00C823E4">
        <w:t xml:space="preserve"> Q </w:t>
      </w:r>
      <w:r w:rsidR="00BB03BE">
        <w:t xml:space="preserve">displayed </w:t>
      </w:r>
      <w:r w:rsidR="00C823E4">
        <w:t>MIC’s of &gt;1.0mM</w:t>
      </w:r>
      <w:r w:rsidR="00BD20E7">
        <w:t>.</w:t>
      </w:r>
      <w:r w:rsidR="00DB0B24">
        <w:t xml:space="preserve"> </w:t>
      </w:r>
      <w:r w:rsidR="00BD20E7" w:rsidRPr="00894408">
        <w:rPr>
          <w:i/>
          <w:iCs/>
        </w:rPr>
        <w:t xml:space="preserve">P. </w:t>
      </w:r>
      <w:proofErr w:type="spellStart"/>
      <w:r w:rsidR="00BD20E7" w:rsidRPr="00894408">
        <w:rPr>
          <w:i/>
          <w:iCs/>
        </w:rPr>
        <w:t>stutzeri</w:t>
      </w:r>
      <w:proofErr w:type="spellEnd"/>
      <w:r w:rsidR="00BD20E7">
        <w:rPr>
          <w:i/>
          <w:iCs/>
        </w:rPr>
        <w:t xml:space="preserve"> </w:t>
      </w:r>
      <w:r w:rsidR="00BD20E7">
        <w:t xml:space="preserve">17641 also displayed </w:t>
      </w:r>
      <w:proofErr w:type="gramStart"/>
      <w:r w:rsidR="00BD20E7">
        <w:t>MIC’s</w:t>
      </w:r>
      <w:proofErr w:type="gramEnd"/>
      <w:r w:rsidR="00BD20E7">
        <w:t xml:space="preserve"> of 1.0mM for some of its more densely concentrated patches</w:t>
      </w:r>
      <w:r w:rsidR="00322875">
        <w:t xml:space="preserve">. </w:t>
      </w:r>
      <w:r w:rsidR="00BD20E7">
        <w:t xml:space="preserve">Therefore, an error in plate preparation for </w:t>
      </w:r>
      <w:r w:rsidR="00BD20E7" w:rsidRPr="004C3EF8">
        <w:rPr>
          <w:i/>
          <w:iCs/>
        </w:rPr>
        <w:t>Trial I</w:t>
      </w:r>
      <w:r w:rsidR="00BD20E7">
        <w:t xml:space="preserve"> </w:t>
      </w:r>
      <w:r w:rsidR="004C3EF8">
        <w:t>may be partially to blame for these inconsistencies.</w:t>
      </w:r>
    </w:p>
    <w:p w14:paraId="023FDB7D" w14:textId="7F45FDAB" w:rsidR="004C3EF8" w:rsidRPr="00B00282" w:rsidRDefault="004C3EF8" w:rsidP="00B25FFE">
      <w:pPr>
        <w:spacing w:line="360" w:lineRule="auto"/>
      </w:pPr>
      <w:r>
        <w:t>It should be noted that the Tr</w:t>
      </w:r>
      <w:r w:rsidR="00413389">
        <w:t>ia</w:t>
      </w:r>
      <w:r>
        <w:t xml:space="preserve">l II MIC for </w:t>
      </w:r>
      <w:r w:rsidRPr="00894408">
        <w:rPr>
          <w:i/>
          <w:iCs/>
        </w:rPr>
        <w:t xml:space="preserve">P. </w:t>
      </w:r>
      <w:proofErr w:type="spellStart"/>
      <w:r w:rsidRPr="00894408">
        <w:rPr>
          <w:i/>
          <w:iCs/>
        </w:rPr>
        <w:t>stutzeri</w:t>
      </w:r>
      <w:proofErr w:type="spellEnd"/>
      <w:r>
        <w:rPr>
          <w:i/>
          <w:iCs/>
        </w:rPr>
        <w:t xml:space="preserve"> </w:t>
      </w:r>
      <w:r>
        <w:t xml:space="preserve">17641 was complicated by </w:t>
      </w:r>
      <w:r w:rsidR="00B37D29" w:rsidRPr="00DB0B24">
        <w:t>contaminatio</w:t>
      </w:r>
      <w:r w:rsidR="00DB0B24">
        <w:t xml:space="preserve">n. </w:t>
      </w:r>
      <w:r w:rsidR="0063503F">
        <w:t xml:space="preserve">While the initial </w:t>
      </w:r>
      <w:r w:rsidR="00C3712C">
        <w:t xml:space="preserve">inoculation patches appeared as expected (small translucent colonies), </w:t>
      </w:r>
      <w:r w:rsidR="00600878">
        <w:t>the 1:10</w:t>
      </w:r>
      <w:r w:rsidR="00600878">
        <w:rPr>
          <w:vertAlign w:val="superscript"/>
        </w:rPr>
        <w:t>5</w:t>
      </w:r>
      <w:r w:rsidR="00600878">
        <w:t xml:space="preserve"> patch possessed large fluorescent colonies. </w:t>
      </w:r>
      <w:r w:rsidR="008435E9">
        <w:t xml:space="preserve">These colonies were immediately deemed as odd, as </w:t>
      </w:r>
      <w:r w:rsidR="00600878" w:rsidRPr="00894408">
        <w:rPr>
          <w:i/>
          <w:iCs/>
        </w:rPr>
        <w:t xml:space="preserve">P. </w:t>
      </w:r>
      <w:proofErr w:type="spellStart"/>
      <w:r w:rsidR="00600878" w:rsidRPr="00894408">
        <w:rPr>
          <w:i/>
          <w:iCs/>
        </w:rPr>
        <w:t>stutzeri</w:t>
      </w:r>
      <w:proofErr w:type="spellEnd"/>
      <w:r w:rsidR="00600878">
        <w:rPr>
          <w:i/>
          <w:iCs/>
        </w:rPr>
        <w:t xml:space="preserve"> </w:t>
      </w:r>
      <w:r w:rsidR="008435E9">
        <w:t xml:space="preserve">is typically distinct from many other </w:t>
      </w:r>
      <w:r w:rsidR="008435E9">
        <w:rPr>
          <w:i/>
          <w:iCs/>
        </w:rPr>
        <w:t xml:space="preserve">Pseudomonas </w:t>
      </w:r>
      <w:r w:rsidR="008435E9">
        <w:t>spp. specially due to it’s lack of fluorescent pigments</w:t>
      </w:r>
      <w:r w:rsidR="008435E9">
        <w:fldChar w:fldCharType="begin"/>
      </w:r>
      <w:r w:rsidR="0081580E">
        <w:instrText xml:space="preserve"> ADDIN ZOTERO_ITEM CSL_CITATION {"citationID":"txWyNWYX","properties":{"formattedCitation":"\\super 8\\nosupersub{}","plainCitation":"8","noteIndex":0},"citationItems":[{"id":83,"uris":["http://zotero.org/users/16656036/items/VVRJFAG4"],"itemData":{"id":83,"type":"article-journal","abstract":"Pseudomonas stutzeri is a nonfluorescent denitrifying bacterium widely distributed in the environment, and it has also been isolated as an opportunistic pathogen from humans. Over the past 15 years, much progress has been made in elucidating the taxonomy of this diverse taxonomical group, demonstrating the clonality of its populations. The species has received much attention because of its particular metabolic properties: it has been proposed as a model organism for denitrification studies; many strains have natural transformation properties, making it relevant for study of the transfer of genes in the environment; several strains are able to fix dinitrogen; and others participate in the degradation of pollutants or interact with toxic metals. This review considers the history of the discovery, nomenclatural changes, and early studies, together with the relevant biological and ecological properties, of P. stutzeri.","container-title":"Microbiology and Molecular Biology Reviews","DOI":"10.1128/MMBR.00047-05","ISSN":"1092-2172","issue":"2","journalAbbreviation":"Microbiol Mol Biol Rev","note":"PMID: 16760312\nPMCID: PMC1489536","page":"510-547","source":"PubMed Central","title":"Biology of Pseudomonas stutzeri","volume":"70","author":[{"family":"Lalucat","given":"Jorge"},{"family":"Bennasar","given":"Antoni"},{"family":"Bosch","given":"Rafael"},{"family":"García-Valdés","given":"Elena"},{"family":"Palleroni","given":"Norberto J."}],"issued":{"date-parts":[["2006",6]]}}}],"schema":"https://github.com/citation-style-language/schema/raw/master/csl-citation.json"} </w:instrText>
      </w:r>
      <w:r w:rsidR="008435E9">
        <w:fldChar w:fldCharType="separate"/>
      </w:r>
      <w:r w:rsidR="0081580E" w:rsidRPr="0081580E">
        <w:rPr>
          <w:vertAlign w:val="superscript"/>
        </w:rPr>
        <w:t>8</w:t>
      </w:r>
      <w:r w:rsidR="008435E9">
        <w:fldChar w:fldCharType="end"/>
      </w:r>
      <w:r w:rsidR="008435E9">
        <w:t xml:space="preserve">. </w:t>
      </w:r>
      <w:r w:rsidR="00683E31">
        <w:t>However, these colonies appeared near identical to th</w:t>
      </w:r>
      <w:r w:rsidR="009669F1">
        <w:t>os</w:t>
      </w:r>
      <w:r w:rsidR="00683E31">
        <w:t>e of</w:t>
      </w:r>
      <w:r w:rsidR="009669F1">
        <w:t xml:space="preserve"> </w:t>
      </w:r>
      <w:r w:rsidR="009669F1" w:rsidRPr="00C42DE1">
        <w:rPr>
          <w:i/>
          <w:iCs/>
        </w:rPr>
        <w:t xml:space="preserve">P. </w:t>
      </w:r>
      <w:proofErr w:type="spellStart"/>
      <w:r w:rsidR="009669F1" w:rsidRPr="00C42DE1">
        <w:rPr>
          <w:i/>
          <w:iCs/>
        </w:rPr>
        <w:t>protegens</w:t>
      </w:r>
      <w:proofErr w:type="spellEnd"/>
      <w:r w:rsidR="009669F1">
        <w:t xml:space="preserve"> Pf5 and so the abnormality was attributed to an error in preparation of the serial dilution that resulted in contamination. However, it appears that this</w:t>
      </w:r>
      <w:r w:rsidR="00574D20">
        <w:t xml:space="preserve"> preparation</w:t>
      </w:r>
      <w:r w:rsidR="009669F1">
        <w:t xml:space="preserve"> error may have also resulted in </w:t>
      </w:r>
      <w:r w:rsidR="00574D20">
        <w:t>solutions for 1:10</w:t>
      </w:r>
      <w:r w:rsidR="00574D20" w:rsidRPr="00574D20">
        <w:rPr>
          <w:vertAlign w:val="superscript"/>
        </w:rPr>
        <w:t>6</w:t>
      </w:r>
      <w:r w:rsidR="00574D20">
        <w:t xml:space="preserve"> and 1:10</w:t>
      </w:r>
      <w:r w:rsidR="00574D20" w:rsidRPr="00574D20">
        <w:rPr>
          <w:vertAlign w:val="superscript"/>
        </w:rPr>
        <w:t>7</w:t>
      </w:r>
      <w:r w:rsidR="00574D20">
        <w:t xml:space="preserve"> missing their inoculants. This </w:t>
      </w:r>
      <w:r w:rsidR="003767A6">
        <w:t xml:space="preserve">would explain the surprisingly low MIC of 0mM for the </w:t>
      </w:r>
      <w:r w:rsidR="003767A6" w:rsidRPr="00894408">
        <w:rPr>
          <w:i/>
          <w:iCs/>
        </w:rPr>
        <w:t xml:space="preserve">P. </w:t>
      </w:r>
      <w:proofErr w:type="spellStart"/>
      <w:r w:rsidR="003767A6" w:rsidRPr="00894408">
        <w:rPr>
          <w:i/>
          <w:iCs/>
        </w:rPr>
        <w:t>stutzeri</w:t>
      </w:r>
      <w:proofErr w:type="spellEnd"/>
      <w:r w:rsidR="003767A6">
        <w:rPr>
          <w:i/>
          <w:iCs/>
        </w:rPr>
        <w:t xml:space="preserve"> </w:t>
      </w:r>
      <w:r w:rsidR="003767A6">
        <w:t>17641 1:10</w:t>
      </w:r>
      <w:r w:rsidR="003767A6">
        <w:rPr>
          <w:vertAlign w:val="superscript"/>
        </w:rPr>
        <w:t>7</w:t>
      </w:r>
      <w:r w:rsidR="003767A6">
        <w:t xml:space="preserve"> patch. However, </w:t>
      </w:r>
      <w:r w:rsidR="00FE0754">
        <w:t xml:space="preserve">even without this error it is unlikely that the Cu MIC results would have indicated </w:t>
      </w:r>
      <w:r w:rsidR="00222F13">
        <w:t>anything much higher.</w:t>
      </w:r>
      <w:r w:rsidR="007F394B">
        <w:t xml:space="preserve"> All higher inoculation patches had displayed little growth by Cu 0.6mM, and absolutely no growth on Cu 1.0mM. As such, it is reasonable to assume that </w:t>
      </w:r>
      <w:r w:rsidR="00540C3C" w:rsidRPr="00894408">
        <w:rPr>
          <w:i/>
          <w:iCs/>
        </w:rPr>
        <w:t xml:space="preserve">P. </w:t>
      </w:r>
      <w:proofErr w:type="spellStart"/>
      <w:r w:rsidR="00540C3C" w:rsidRPr="00894408">
        <w:rPr>
          <w:i/>
          <w:iCs/>
        </w:rPr>
        <w:t>stutzeri</w:t>
      </w:r>
      <w:proofErr w:type="spellEnd"/>
      <w:r w:rsidR="00540C3C">
        <w:rPr>
          <w:i/>
          <w:iCs/>
        </w:rPr>
        <w:t xml:space="preserve"> </w:t>
      </w:r>
      <w:r w:rsidR="00540C3C">
        <w:t xml:space="preserve">17641’s true Cu MIC would be something </w:t>
      </w:r>
      <w:proofErr w:type="gramStart"/>
      <w:r w:rsidR="00540C3C">
        <w:t>similar to</w:t>
      </w:r>
      <w:proofErr w:type="gramEnd"/>
      <w:r w:rsidR="00540C3C">
        <w:t xml:space="preserve"> the other IME carrier, </w:t>
      </w:r>
      <w:r w:rsidR="00540C3C" w:rsidRPr="00894408">
        <w:rPr>
          <w:i/>
          <w:iCs/>
        </w:rPr>
        <w:t xml:space="preserve">P. </w:t>
      </w:r>
      <w:proofErr w:type="spellStart"/>
      <w:r w:rsidR="00540C3C" w:rsidRPr="00894408">
        <w:rPr>
          <w:i/>
          <w:iCs/>
        </w:rPr>
        <w:t>stutzeri</w:t>
      </w:r>
      <w:proofErr w:type="spellEnd"/>
      <w:r w:rsidR="00540C3C">
        <w:rPr>
          <w:i/>
          <w:iCs/>
        </w:rPr>
        <w:t xml:space="preserve"> </w:t>
      </w:r>
      <w:r w:rsidR="00540C3C">
        <w:t xml:space="preserve">Q, </w:t>
      </w:r>
      <w:r w:rsidR="00B00282">
        <w:t>with a 1:10</w:t>
      </w:r>
      <w:r w:rsidR="00B00282">
        <w:rPr>
          <w:vertAlign w:val="superscript"/>
        </w:rPr>
        <w:t xml:space="preserve">7 </w:t>
      </w:r>
      <w:r w:rsidR="00B00282">
        <w:t>Cu MIC od 0.3mM.</w:t>
      </w:r>
    </w:p>
    <w:p w14:paraId="11737F87" w14:textId="77777777" w:rsidR="00915561" w:rsidRDefault="00915561" w:rsidP="0051783F">
      <w:pPr>
        <w:spacing w:line="360" w:lineRule="auto"/>
        <w:rPr>
          <w:b/>
          <w:bCs/>
          <w:sz w:val="26"/>
          <w:szCs w:val="26"/>
          <w:highlight w:val="yellow"/>
        </w:rPr>
      </w:pPr>
    </w:p>
    <w:p w14:paraId="2A7BEFB0" w14:textId="02BFC19E" w:rsidR="0051783F" w:rsidRDefault="0051783F" w:rsidP="0051783F">
      <w:pPr>
        <w:spacing w:line="360" w:lineRule="auto"/>
        <w:rPr>
          <w:b/>
          <w:bCs/>
          <w:sz w:val="26"/>
          <w:szCs w:val="26"/>
        </w:rPr>
      </w:pPr>
      <w:r w:rsidRPr="008D11C4">
        <w:rPr>
          <w:b/>
          <w:bCs/>
          <w:sz w:val="26"/>
          <w:szCs w:val="26"/>
        </w:rPr>
        <w:t>Discussion</w:t>
      </w:r>
    </w:p>
    <w:p w14:paraId="5F24F83E" w14:textId="7E7F51A8" w:rsidR="003D5E25" w:rsidRPr="00CD680C" w:rsidRDefault="00CD680C" w:rsidP="0051783F">
      <w:pPr>
        <w:spacing w:line="360" w:lineRule="auto"/>
        <w:rPr>
          <w:b/>
          <w:bCs/>
        </w:rPr>
      </w:pPr>
      <w:r w:rsidRPr="00CD680C">
        <w:rPr>
          <w:b/>
          <w:bCs/>
        </w:rPr>
        <w:t xml:space="preserve">Rhizobia symbiosis rates differed between different </w:t>
      </w:r>
      <w:r w:rsidRPr="00CD680C">
        <w:rPr>
          <w:b/>
          <w:bCs/>
          <w:i/>
          <w:iCs/>
        </w:rPr>
        <w:t>Lotus</w:t>
      </w:r>
      <w:r w:rsidRPr="00CD680C">
        <w:rPr>
          <w:b/>
          <w:bCs/>
        </w:rPr>
        <w:t xml:space="preserve"> spp.</w:t>
      </w:r>
    </w:p>
    <w:p w14:paraId="4BAD01FD" w14:textId="6ADDA5C6" w:rsidR="00A662D4" w:rsidRPr="00A662D4" w:rsidRDefault="00A662D4" w:rsidP="00DD5931">
      <w:pPr>
        <w:spacing w:after="160" w:line="360" w:lineRule="auto"/>
      </w:pPr>
      <w:r w:rsidRPr="00A662D4">
        <w:rPr>
          <w:i/>
          <w:iCs/>
        </w:rPr>
        <w:t>L. rectus</w:t>
      </w:r>
      <w:r w:rsidRPr="00A662D4">
        <w:t xml:space="preserve"> Tas2206 </w:t>
      </w:r>
      <w:r>
        <w:t xml:space="preserve">was </w:t>
      </w:r>
      <w:r w:rsidRPr="00A662D4">
        <w:t>more receptive to symbiosis w</w:t>
      </w:r>
      <w:r>
        <w:t>ith</w:t>
      </w:r>
      <w:r w:rsidRPr="00A662D4">
        <w:t xml:space="preserve"> </w:t>
      </w:r>
      <w:r w:rsidRPr="00A662D4">
        <w:rPr>
          <w:i/>
          <w:iCs/>
        </w:rPr>
        <w:t xml:space="preserve">M. </w:t>
      </w:r>
      <w:proofErr w:type="spellStart"/>
      <w:r w:rsidRPr="00A662D4">
        <w:rPr>
          <w:i/>
          <w:iCs/>
        </w:rPr>
        <w:t>australicum</w:t>
      </w:r>
      <w:proofErr w:type="spellEnd"/>
      <w:r w:rsidRPr="00A662D4">
        <w:t xml:space="preserve"> BRC1-1-5xICE</w:t>
      </w:r>
      <w:r w:rsidRPr="00A662D4">
        <w:rPr>
          <w:i/>
          <w:iCs/>
        </w:rPr>
        <w:t>Ml</w:t>
      </w:r>
      <w:r w:rsidRPr="00A662D4">
        <w:t xml:space="preserve">Sym than </w:t>
      </w:r>
      <w:r w:rsidRPr="00A662D4">
        <w:rPr>
          <w:i/>
          <w:iCs/>
        </w:rPr>
        <w:t xml:space="preserve">L. </w:t>
      </w:r>
      <w:proofErr w:type="spellStart"/>
      <w:r w:rsidRPr="00A662D4">
        <w:rPr>
          <w:i/>
          <w:iCs/>
        </w:rPr>
        <w:t>autralis</w:t>
      </w:r>
      <w:proofErr w:type="spellEnd"/>
      <w:r w:rsidRPr="00A662D4">
        <w:t xml:space="preserve"> ID#3 or </w:t>
      </w:r>
      <w:r w:rsidRPr="00A662D4">
        <w:rPr>
          <w:i/>
          <w:iCs/>
        </w:rPr>
        <w:t xml:space="preserve">L. </w:t>
      </w:r>
      <w:proofErr w:type="spellStart"/>
      <w:r w:rsidRPr="00A662D4">
        <w:rPr>
          <w:i/>
          <w:iCs/>
        </w:rPr>
        <w:t>uliginosus</w:t>
      </w:r>
      <w:proofErr w:type="spellEnd"/>
      <w:r w:rsidRPr="00A662D4">
        <w:t xml:space="preserve"> GLOC005. </w:t>
      </w:r>
      <w:r>
        <w:t>This is</w:t>
      </w:r>
      <w:r w:rsidR="000E6073">
        <w:t xml:space="preserve"> reflected b</w:t>
      </w:r>
      <w:r w:rsidR="00413389">
        <w:t xml:space="preserve">y </w:t>
      </w:r>
      <w:r w:rsidR="00A924F9">
        <w:t xml:space="preserve">its higher rates </w:t>
      </w:r>
      <w:proofErr w:type="gramStart"/>
      <w:r w:rsidR="00A924F9">
        <w:t xml:space="preserve">of </w:t>
      </w:r>
      <w:r>
        <w:t xml:space="preserve"> </w:t>
      </w:r>
      <w:r w:rsidRPr="00A662D4">
        <w:t>symbiosis</w:t>
      </w:r>
      <w:proofErr w:type="gramEnd"/>
      <w:r w:rsidRPr="00A662D4">
        <w:t xml:space="preserve"> indicators (nodules and bumps)</w:t>
      </w:r>
      <w:r w:rsidR="00A924F9">
        <w:t xml:space="preserve"> (88.9%) compared to the other two species (</w:t>
      </w:r>
      <w:r w:rsidR="00DD5931">
        <w:t xml:space="preserve">55.6% and 44.4% respectively). This is further supported by the colony morphology assessment, wherein </w:t>
      </w:r>
      <w:r w:rsidR="00DD5931" w:rsidRPr="00A662D4">
        <w:rPr>
          <w:i/>
          <w:iCs/>
        </w:rPr>
        <w:t>L. rectus</w:t>
      </w:r>
      <w:r w:rsidR="00DD5931" w:rsidRPr="00A662D4">
        <w:t xml:space="preserve"> Tas2206</w:t>
      </w:r>
      <w:r w:rsidR="00DD5931">
        <w:t xml:space="preserve"> was the only plant group from which </w:t>
      </w:r>
      <w:r w:rsidR="00DD5931" w:rsidRPr="00A662D4">
        <w:rPr>
          <w:i/>
          <w:iCs/>
        </w:rPr>
        <w:t xml:space="preserve">M. </w:t>
      </w:r>
      <w:proofErr w:type="spellStart"/>
      <w:r w:rsidR="00DD5931" w:rsidRPr="00A662D4">
        <w:rPr>
          <w:i/>
          <w:iCs/>
        </w:rPr>
        <w:t>australicum</w:t>
      </w:r>
      <w:proofErr w:type="spellEnd"/>
      <w:r w:rsidR="00DD5931" w:rsidRPr="00A662D4">
        <w:t xml:space="preserve"> BRC1-1-5xICE</w:t>
      </w:r>
      <w:r w:rsidR="00DD5931" w:rsidRPr="00A662D4">
        <w:rPr>
          <w:i/>
          <w:iCs/>
        </w:rPr>
        <w:t>Ml</w:t>
      </w:r>
      <w:r w:rsidR="00DD5931" w:rsidRPr="00A662D4">
        <w:t xml:space="preserve">Sym </w:t>
      </w:r>
      <w:r w:rsidR="00DD5931">
        <w:t xml:space="preserve">was successfully recovered. </w:t>
      </w:r>
    </w:p>
    <w:p w14:paraId="473233EE" w14:textId="56C3441A" w:rsidR="00A662D4" w:rsidRPr="00A662D4" w:rsidRDefault="00DD5931" w:rsidP="00DD5931">
      <w:pPr>
        <w:spacing w:after="160" w:line="360" w:lineRule="auto"/>
      </w:pPr>
      <w:r>
        <w:t>Thes</w:t>
      </w:r>
      <w:r w:rsidR="00413389">
        <w:t>e</w:t>
      </w:r>
      <w:r>
        <w:t xml:space="preserve"> results make </w:t>
      </w:r>
      <w:r w:rsidR="00A662D4" w:rsidRPr="00A662D4">
        <w:rPr>
          <w:i/>
          <w:iCs/>
        </w:rPr>
        <w:t>L. rectus</w:t>
      </w:r>
      <w:r w:rsidR="00A662D4" w:rsidRPr="00A662D4">
        <w:t xml:space="preserve"> Tas2206 </w:t>
      </w:r>
      <w:r>
        <w:t>a</w:t>
      </w:r>
      <w:r w:rsidR="00A662D4" w:rsidRPr="00A662D4">
        <w:t xml:space="preserve"> promising species with which to </w:t>
      </w:r>
      <w:r>
        <w:t xml:space="preserve">continue </w:t>
      </w:r>
      <w:r w:rsidR="00A662D4" w:rsidRPr="00A662D4">
        <w:t xml:space="preserve">the evolutionary experiment. </w:t>
      </w:r>
      <w:r>
        <w:t xml:space="preserve">At face value, </w:t>
      </w:r>
      <w:r w:rsidR="00A662D4" w:rsidRPr="00A662D4">
        <w:rPr>
          <w:i/>
          <w:iCs/>
        </w:rPr>
        <w:t xml:space="preserve">L. </w:t>
      </w:r>
      <w:proofErr w:type="spellStart"/>
      <w:r w:rsidR="00A662D4" w:rsidRPr="00A662D4">
        <w:rPr>
          <w:i/>
          <w:iCs/>
        </w:rPr>
        <w:t>autralis</w:t>
      </w:r>
      <w:proofErr w:type="spellEnd"/>
      <w:r w:rsidR="00A662D4" w:rsidRPr="00A662D4">
        <w:t xml:space="preserve"> ID#3 and </w:t>
      </w:r>
      <w:r w:rsidR="00A662D4" w:rsidRPr="00A662D4">
        <w:rPr>
          <w:i/>
          <w:iCs/>
        </w:rPr>
        <w:t xml:space="preserve">L. </w:t>
      </w:r>
      <w:proofErr w:type="spellStart"/>
      <w:r w:rsidR="00A662D4" w:rsidRPr="00A662D4">
        <w:rPr>
          <w:i/>
          <w:iCs/>
        </w:rPr>
        <w:t>uliginosus</w:t>
      </w:r>
      <w:proofErr w:type="spellEnd"/>
      <w:r w:rsidR="00A662D4" w:rsidRPr="00A662D4">
        <w:t xml:space="preserve"> GLOC005 are </w:t>
      </w:r>
      <w:r w:rsidRPr="00A662D4">
        <w:t>less promising</w:t>
      </w:r>
      <w:r w:rsidR="00A662D4" w:rsidRPr="00A662D4">
        <w:t xml:space="preserve"> by comparison. However, the relatively small number of assessable inoculants (n=6 for both species) should be </w:t>
      </w:r>
      <w:proofErr w:type="gramStart"/>
      <w:r>
        <w:t>taken into account</w:t>
      </w:r>
      <w:proofErr w:type="gramEnd"/>
      <w:r w:rsidR="00A662D4" w:rsidRPr="00A662D4">
        <w:t xml:space="preserve">. While symbiosis between </w:t>
      </w:r>
      <w:r w:rsidR="00A662D4" w:rsidRPr="00A662D4">
        <w:rPr>
          <w:i/>
          <w:iCs/>
        </w:rPr>
        <w:t xml:space="preserve">M. </w:t>
      </w:r>
      <w:proofErr w:type="spellStart"/>
      <w:r w:rsidR="00A662D4" w:rsidRPr="00A662D4">
        <w:rPr>
          <w:i/>
          <w:iCs/>
        </w:rPr>
        <w:t>australicum</w:t>
      </w:r>
      <w:proofErr w:type="spellEnd"/>
      <w:r w:rsidR="00A662D4" w:rsidRPr="00A662D4">
        <w:t xml:space="preserve"> BRC1-1-5xICE</w:t>
      </w:r>
      <w:r w:rsidR="00A662D4" w:rsidRPr="00A662D4">
        <w:rPr>
          <w:i/>
          <w:iCs/>
        </w:rPr>
        <w:t>Ml</w:t>
      </w:r>
      <w:r w:rsidR="00A662D4" w:rsidRPr="00A662D4">
        <w:t xml:space="preserve">Sym </w:t>
      </w:r>
      <w:r w:rsidR="00413389">
        <w:t xml:space="preserve">is </w:t>
      </w:r>
      <w:r w:rsidR="00A662D4" w:rsidRPr="00A662D4">
        <w:t>limited</w:t>
      </w:r>
      <w:r>
        <w:t xml:space="preserve"> in this </w:t>
      </w:r>
      <w:proofErr w:type="gramStart"/>
      <w:r>
        <w:t>particular trial</w:t>
      </w:r>
      <w:proofErr w:type="gramEnd"/>
      <w:r w:rsidR="00A662D4" w:rsidRPr="00A662D4">
        <w:t xml:space="preserve">, increasing the </w:t>
      </w:r>
      <w:r>
        <w:t xml:space="preserve">pool of </w:t>
      </w:r>
      <w:r w:rsidR="00A662D4" w:rsidRPr="00A662D4">
        <w:t>ino</w:t>
      </w:r>
      <w:r>
        <w:t>c</w:t>
      </w:r>
      <w:r w:rsidR="00A662D4" w:rsidRPr="00A662D4">
        <w:t>ulat</w:t>
      </w:r>
      <w:r>
        <w:t>ed</w:t>
      </w:r>
      <w:r w:rsidR="00A662D4" w:rsidRPr="00A662D4">
        <w:t xml:space="preserve"> subjects may increase the chances of </w:t>
      </w:r>
      <w:r w:rsidR="0099302A">
        <w:t xml:space="preserve">a </w:t>
      </w:r>
      <w:r w:rsidR="00A662D4" w:rsidRPr="00A662D4">
        <w:t>success</w:t>
      </w:r>
      <w:r w:rsidR="0099302A">
        <w:t>ful symbiosis</w:t>
      </w:r>
      <w:r w:rsidR="00A662D4" w:rsidRPr="00A662D4">
        <w:t xml:space="preserve">. </w:t>
      </w:r>
      <w:r w:rsidR="00160914">
        <w:t xml:space="preserve">An increase in the number of replicants for </w:t>
      </w:r>
      <w:r w:rsidR="00A662D4" w:rsidRPr="00A662D4">
        <w:rPr>
          <w:i/>
          <w:iCs/>
        </w:rPr>
        <w:t>L. australis</w:t>
      </w:r>
      <w:r w:rsidR="0099302A">
        <w:rPr>
          <w:i/>
          <w:iCs/>
        </w:rPr>
        <w:t xml:space="preserve"> </w:t>
      </w:r>
      <w:r w:rsidR="00160914">
        <w:t xml:space="preserve">is already underway. </w:t>
      </w:r>
      <w:r w:rsidR="00413389">
        <w:t xml:space="preserve">A second </w:t>
      </w:r>
      <w:r w:rsidR="00A662D4" w:rsidRPr="00A662D4">
        <w:t>set of ID#3 seedlings, as well as seedings from an alternative plant</w:t>
      </w:r>
      <w:r w:rsidR="00160914">
        <w:t>,</w:t>
      </w:r>
      <w:r w:rsidR="00A662D4" w:rsidRPr="00A662D4">
        <w:rPr>
          <w:i/>
          <w:iCs/>
        </w:rPr>
        <w:t xml:space="preserve"> L. australis</w:t>
      </w:r>
      <w:r w:rsidR="00A662D4" w:rsidRPr="00A662D4">
        <w:t xml:space="preserve"> SA17133, were prepared as part of the</w:t>
      </w:r>
      <w:r w:rsidR="00A662D4" w:rsidRPr="00A662D4">
        <w:rPr>
          <w:i/>
          <w:iCs/>
        </w:rPr>
        <w:t xml:space="preserve"> Seed Inoculation</w:t>
      </w:r>
      <w:r w:rsidR="00A662D4" w:rsidRPr="00A662D4">
        <w:t xml:space="preserve"> procedure described</w:t>
      </w:r>
      <w:r w:rsidR="00160914">
        <w:t xml:space="preserve">. </w:t>
      </w:r>
      <w:r w:rsidR="00A662D4" w:rsidRPr="00A662D4">
        <w:t xml:space="preserve">The future nodulation assessment of these shoots can be collated with the results of this study to provide a more comprehensive display of </w:t>
      </w:r>
      <w:r w:rsidR="00A662D4" w:rsidRPr="00A662D4">
        <w:rPr>
          <w:i/>
          <w:iCs/>
        </w:rPr>
        <w:t xml:space="preserve">M. </w:t>
      </w:r>
      <w:proofErr w:type="spellStart"/>
      <w:r w:rsidR="00A662D4" w:rsidRPr="00A662D4">
        <w:rPr>
          <w:i/>
          <w:iCs/>
        </w:rPr>
        <w:t>australicum</w:t>
      </w:r>
      <w:proofErr w:type="spellEnd"/>
      <w:r w:rsidR="00A662D4" w:rsidRPr="00A662D4">
        <w:t xml:space="preserve"> BRC1-1-5xICE</w:t>
      </w:r>
      <w:r w:rsidR="00A662D4" w:rsidRPr="00A662D4">
        <w:rPr>
          <w:i/>
          <w:iCs/>
        </w:rPr>
        <w:t>Ml</w:t>
      </w:r>
      <w:r w:rsidR="00A662D4" w:rsidRPr="00A662D4">
        <w:t xml:space="preserve">Sym's ability to form symbiosis with </w:t>
      </w:r>
      <w:r w:rsidR="00A662D4" w:rsidRPr="00A662D4">
        <w:rPr>
          <w:i/>
          <w:iCs/>
        </w:rPr>
        <w:t>L. australis</w:t>
      </w:r>
      <w:r w:rsidR="00A662D4" w:rsidRPr="00A662D4">
        <w:t xml:space="preserve">. </w:t>
      </w:r>
      <w:r w:rsidR="00160914">
        <w:t xml:space="preserve">Increasing </w:t>
      </w:r>
      <w:r w:rsidR="0021539A">
        <w:t xml:space="preserve">the sample size for </w:t>
      </w:r>
      <w:r w:rsidR="0021539A" w:rsidRPr="00A662D4">
        <w:rPr>
          <w:i/>
          <w:iCs/>
        </w:rPr>
        <w:t xml:space="preserve">L. </w:t>
      </w:r>
      <w:proofErr w:type="spellStart"/>
      <w:r w:rsidR="0021539A" w:rsidRPr="00A662D4">
        <w:rPr>
          <w:i/>
          <w:iCs/>
        </w:rPr>
        <w:t>uliginosus</w:t>
      </w:r>
      <w:proofErr w:type="spellEnd"/>
      <w:r w:rsidR="0021539A" w:rsidRPr="00A662D4">
        <w:t xml:space="preserve"> GLOC005</w:t>
      </w:r>
      <w:r w:rsidR="0021539A">
        <w:t xml:space="preserve"> would have similar statistical benefits. </w:t>
      </w:r>
    </w:p>
    <w:p w14:paraId="6D2AEF6C" w14:textId="1A3D5E13" w:rsidR="00CE048B" w:rsidRPr="00CE048B" w:rsidRDefault="00CE048B" w:rsidP="00CE048B">
      <w:pPr>
        <w:spacing w:after="160" w:line="360" w:lineRule="auto"/>
        <w:rPr>
          <w:rFonts w:eastAsiaTheme="minorHAnsi"/>
          <w:b/>
          <w:bCs/>
          <w:kern w:val="2"/>
          <w:lang w:eastAsia="en-US"/>
          <w14:ligatures w14:val="standardContextual"/>
        </w:rPr>
      </w:pPr>
      <w:r>
        <w:rPr>
          <w:rFonts w:eastAsiaTheme="minorHAnsi"/>
          <w:b/>
          <w:bCs/>
          <w:kern w:val="2"/>
          <w:lang w:eastAsia="en-US"/>
          <w14:ligatures w14:val="standardContextual"/>
        </w:rPr>
        <w:t>P</w:t>
      </w:r>
      <w:r w:rsidRPr="00CE048B">
        <w:rPr>
          <w:rFonts w:eastAsiaTheme="minorHAnsi"/>
          <w:b/>
          <w:bCs/>
          <w:kern w:val="2"/>
          <w:lang w:eastAsia="en-US"/>
          <w14:ligatures w14:val="standardContextual"/>
        </w:rPr>
        <w:t xml:space="preserve">lants </w:t>
      </w:r>
      <w:r>
        <w:rPr>
          <w:rFonts w:eastAsiaTheme="minorHAnsi"/>
          <w:b/>
          <w:bCs/>
          <w:kern w:val="2"/>
          <w:lang w:eastAsia="en-US"/>
          <w14:ligatures w14:val="standardContextual"/>
        </w:rPr>
        <w:t xml:space="preserve">with </w:t>
      </w:r>
      <w:r w:rsidRPr="00CE048B">
        <w:rPr>
          <w:rFonts w:eastAsiaTheme="minorHAnsi"/>
          <w:b/>
          <w:bCs/>
          <w:kern w:val="2"/>
          <w:lang w:eastAsia="en-US"/>
          <w14:ligatures w14:val="standardContextual"/>
        </w:rPr>
        <w:t xml:space="preserve">symbiosis </w:t>
      </w:r>
      <w:r>
        <w:rPr>
          <w:rFonts w:eastAsiaTheme="minorHAnsi"/>
          <w:b/>
          <w:bCs/>
          <w:kern w:val="2"/>
          <w:lang w:eastAsia="en-US"/>
          <w14:ligatures w14:val="standardContextual"/>
        </w:rPr>
        <w:t xml:space="preserve">indicators </w:t>
      </w:r>
      <w:r w:rsidR="002157EC">
        <w:rPr>
          <w:rFonts w:eastAsiaTheme="minorHAnsi"/>
          <w:b/>
          <w:bCs/>
          <w:kern w:val="2"/>
          <w:lang w:eastAsia="en-US"/>
          <w14:ligatures w14:val="standardContextual"/>
        </w:rPr>
        <w:t xml:space="preserve">did not </w:t>
      </w:r>
      <w:r w:rsidRPr="00CE048B">
        <w:rPr>
          <w:rFonts w:eastAsiaTheme="minorHAnsi"/>
          <w:b/>
          <w:bCs/>
          <w:kern w:val="2"/>
          <w:lang w:eastAsia="en-US"/>
          <w14:ligatures w14:val="standardContextual"/>
        </w:rPr>
        <w:t xml:space="preserve">have </w:t>
      </w:r>
      <w:r>
        <w:rPr>
          <w:rFonts w:eastAsiaTheme="minorHAnsi"/>
          <w:b/>
          <w:bCs/>
          <w:kern w:val="2"/>
          <w:lang w:eastAsia="en-US"/>
          <w14:ligatures w14:val="standardContextual"/>
        </w:rPr>
        <w:t xml:space="preserve">a </w:t>
      </w:r>
      <w:r w:rsidRPr="00CE048B">
        <w:rPr>
          <w:rFonts w:eastAsiaTheme="minorHAnsi"/>
          <w:b/>
          <w:bCs/>
          <w:kern w:val="2"/>
          <w:lang w:eastAsia="en-US"/>
          <w14:ligatures w14:val="standardContextual"/>
        </w:rPr>
        <w:t xml:space="preserve">greater </w:t>
      </w:r>
      <w:r>
        <w:rPr>
          <w:rFonts w:eastAsiaTheme="minorHAnsi"/>
          <w:b/>
          <w:bCs/>
          <w:kern w:val="2"/>
          <w:lang w:eastAsia="en-US"/>
          <w14:ligatures w14:val="standardContextual"/>
        </w:rPr>
        <w:t xml:space="preserve">dry foliage weight </w:t>
      </w:r>
      <w:r w:rsidRPr="00CE048B">
        <w:rPr>
          <w:rFonts w:eastAsiaTheme="minorHAnsi"/>
          <w:b/>
          <w:bCs/>
          <w:kern w:val="2"/>
          <w:lang w:eastAsia="en-US"/>
          <w14:ligatures w14:val="standardContextual"/>
        </w:rPr>
        <w:t xml:space="preserve">than those </w:t>
      </w:r>
      <w:r w:rsidR="002157EC">
        <w:rPr>
          <w:rFonts w:eastAsiaTheme="minorHAnsi"/>
          <w:b/>
          <w:bCs/>
          <w:kern w:val="2"/>
          <w:lang w:eastAsia="en-US"/>
          <w14:ligatures w14:val="standardContextual"/>
        </w:rPr>
        <w:t>lacking such indicators</w:t>
      </w:r>
    </w:p>
    <w:p w14:paraId="032AFC67" w14:textId="733DD58B" w:rsidR="00CE048B" w:rsidRPr="00CE048B" w:rsidRDefault="00CE048B"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 xml:space="preserve">The </w:t>
      </w:r>
      <w:r w:rsidRPr="00CE048B">
        <w:rPr>
          <w:rFonts w:eastAsiaTheme="minorHAnsi"/>
          <w:kern w:val="2"/>
          <w:lang w:eastAsia="en-US"/>
          <w14:ligatures w14:val="standardContextual"/>
        </w:rPr>
        <w:t xml:space="preserve">One-way ANOVA did not find any significant </w:t>
      </w:r>
      <w:r w:rsidR="002157EC">
        <w:rPr>
          <w:rFonts w:eastAsiaTheme="minorHAnsi"/>
          <w:kern w:val="2"/>
          <w:lang w:eastAsia="en-US"/>
          <w14:ligatures w14:val="standardContextual"/>
        </w:rPr>
        <w:t>interaction between the presenc</w:t>
      </w:r>
      <w:r w:rsidR="000939A6">
        <w:rPr>
          <w:rFonts w:eastAsiaTheme="minorHAnsi"/>
          <w:kern w:val="2"/>
          <w:lang w:eastAsia="en-US"/>
          <w14:ligatures w14:val="standardContextual"/>
        </w:rPr>
        <w:t xml:space="preserve">e of symbiosis indicators and the dry </w:t>
      </w:r>
      <w:r w:rsidR="00413389">
        <w:rPr>
          <w:rFonts w:eastAsiaTheme="minorHAnsi"/>
          <w:kern w:val="2"/>
          <w:lang w:eastAsia="en-US"/>
          <w14:ligatures w14:val="standardContextual"/>
        </w:rPr>
        <w:t xml:space="preserve">foliage </w:t>
      </w:r>
      <w:r w:rsidR="000939A6">
        <w:rPr>
          <w:rFonts w:eastAsiaTheme="minorHAnsi"/>
          <w:kern w:val="2"/>
          <w:lang w:eastAsia="en-US"/>
          <w14:ligatures w14:val="standardContextual"/>
        </w:rPr>
        <w:t xml:space="preserve">weight of the </w:t>
      </w:r>
      <w:r w:rsidR="000939A6" w:rsidRPr="002B61C4">
        <w:rPr>
          <w:rFonts w:eastAsiaTheme="minorHAnsi"/>
          <w:kern w:val="2"/>
          <w:lang w:eastAsia="en-US"/>
          <w14:ligatures w14:val="standardContextual"/>
        </w:rPr>
        <w:t xml:space="preserve">plants. </w:t>
      </w:r>
      <w:r w:rsidR="00A90ABF">
        <w:rPr>
          <w:rFonts w:eastAsiaTheme="minorHAnsi"/>
          <w:kern w:val="2"/>
          <w:lang w:eastAsia="en-US"/>
          <w14:ligatures w14:val="standardContextual"/>
        </w:rPr>
        <w:t xml:space="preserve">This indicates that the symbioses between </w:t>
      </w:r>
      <w:r w:rsidR="00A90ABF" w:rsidRPr="00CE048B">
        <w:rPr>
          <w:rFonts w:eastAsiaTheme="minorHAnsi"/>
          <w:i/>
          <w:iCs/>
          <w:kern w:val="2"/>
          <w:lang w:eastAsia="en-US"/>
          <w14:ligatures w14:val="standardContextual"/>
        </w:rPr>
        <w:t xml:space="preserve">M. </w:t>
      </w:r>
      <w:proofErr w:type="spellStart"/>
      <w:r w:rsidR="00A90ABF" w:rsidRPr="00CE048B">
        <w:rPr>
          <w:rFonts w:eastAsiaTheme="minorHAnsi"/>
          <w:i/>
          <w:iCs/>
          <w:kern w:val="2"/>
          <w:lang w:eastAsia="en-US"/>
          <w14:ligatures w14:val="standardContextual"/>
        </w:rPr>
        <w:t>australicum</w:t>
      </w:r>
      <w:proofErr w:type="spellEnd"/>
      <w:r w:rsidR="00A90ABF" w:rsidRPr="00CE048B">
        <w:rPr>
          <w:rFonts w:eastAsiaTheme="minorHAnsi"/>
          <w:i/>
          <w:iCs/>
          <w:kern w:val="2"/>
          <w:lang w:eastAsia="en-US"/>
          <w14:ligatures w14:val="standardContextual"/>
        </w:rPr>
        <w:t xml:space="preserve"> </w:t>
      </w:r>
      <w:r w:rsidR="00A90ABF" w:rsidRPr="00CE048B">
        <w:rPr>
          <w:rFonts w:eastAsiaTheme="minorHAnsi"/>
          <w:kern w:val="2"/>
          <w:lang w:eastAsia="en-US"/>
          <w14:ligatures w14:val="standardContextual"/>
        </w:rPr>
        <w:t>BR1-1-5</w:t>
      </w:r>
      <w:r w:rsidR="00A90ABF">
        <w:rPr>
          <w:rFonts w:eastAsiaTheme="minorHAnsi"/>
          <w:kern w:val="2"/>
          <w:lang w:eastAsia="en-US"/>
          <w14:ligatures w14:val="standardContextual"/>
        </w:rPr>
        <w:t>xICE</w:t>
      </w:r>
      <w:r w:rsidR="00A90ABF" w:rsidRPr="00CE048B">
        <w:rPr>
          <w:rFonts w:eastAsiaTheme="minorHAnsi"/>
          <w:i/>
          <w:iCs/>
          <w:kern w:val="2"/>
          <w:lang w:eastAsia="en-US"/>
          <w14:ligatures w14:val="standardContextual"/>
        </w:rPr>
        <w:t>Ml</w:t>
      </w:r>
      <w:r w:rsidR="00A90ABF" w:rsidRPr="00CE048B">
        <w:rPr>
          <w:rFonts w:eastAsiaTheme="minorHAnsi"/>
          <w:kern w:val="2"/>
          <w:lang w:eastAsia="en-US"/>
          <w14:ligatures w14:val="standardContextual"/>
        </w:rPr>
        <w:t>Sym</w:t>
      </w:r>
      <w:r w:rsidR="00A90ABF">
        <w:rPr>
          <w:rFonts w:eastAsiaTheme="minorHAnsi"/>
          <w:kern w:val="2"/>
          <w:lang w:eastAsia="en-US"/>
          <w14:ligatures w14:val="standardContextual"/>
        </w:rPr>
        <w:t xml:space="preserve"> and the </w:t>
      </w:r>
      <w:r w:rsidR="00A90ABF" w:rsidRPr="00A90ABF">
        <w:rPr>
          <w:rFonts w:eastAsiaTheme="minorHAnsi"/>
          <w:i/>
          <w:iCs/>
          <w:kern w:val="2"/>
          <w:lang w:eastAsia="en-US"/>
          <w14:ligatures w14:val="standardContextual"/>
        </w:rPr>
        <w:t>Lotus</w:t>
      </w:r>
      <w:r w:rsidR="00A90ABF">
        <w:rPr>
          <w:rFonts w:eastAsiaTheme="minorHAnsi"/>
          <w:kern w:val="2"/>
          <w:lang w:eastAsia="en-US"/>
          <w14:ligatures w14:val="standardContextual"/>
        </w:rPr>
        <w:t xml:space="preserve"> spp. did not involve any nitrogen fixation; or at least, not enough nit</w:t>
      </w:r>
      <w:r w:rsidR="001F19A4">
        <w:rPr>
          <w:rFonts w:eastAsiaTheme="minorHAnsi"/>
          <w:kern w:val="2"/>
          <w:lang w:eastAsia="en-US"/>
          <w14:ligatures w14:val="standardContextual"/>
        </w:rPr>
        <w:t xml:space="preserve">rogen fixation to cause a detectable change in plant biomass. </w:t>
      </w:r>
      <w:r w:rsidR="00CC71CA">
        <w:rPr>
          <w:rFonts w:eastAsiaTheme="minorHAnsi"/>
          <w:kern w:val="2"/>
          <w:lang w:eastAsia="en-US"/>
          <w14:ligatures w14:val="standardContextual"/>
        </w:rPr>
        <w:t xml:space="preserve">While unfortunate, this finding is not </w:t>
      </w:r>
      <w:r w:rsidRPr="00CE048B">
        <w:rPr>
          <w:rFonts w:eastAsiaTheme="minorHAnsi"/>
          <w:kern w:val="2"/>
          <w:lang w:eastAsia="en-US"/>
          <w14:ligatures w14:val="standardContextual"/>
        </w:rPr>
        <w:t xml:space="preserve">entirely unexpected. </w:t>
      </w:r>
      <w:r w:rsidRPr="00CE048B">
        <w:rPr>
          <w:rFonts w:eastAsiaTheme="minorHAnsi"/>
          <w:i/>
          <w:iCs/>
          <w:kern w:val="2"/>
          <w:lang w:eastAsia="en-US"/>
          <w14:ligatures w14:val="standardContextual"/>
        </w:rPr>
        <w:t xml:space="preserve">M. </w:t>
      </w:r>
      <w:proofErr w:type="spellStart"/>
      <w:r w:rsidRPr="00CE048B">
        <w:rPr>
          <w:rFonts w:eastAsiaTheme="minorHAnsi"/>
          <w:i/>
          <w:iCs/>
          <w:kern w:val="2"/>
          <w:lang w:eastAsia="en-US"/>
          <w14:ligatures w14:val="standardContextual"/>
        </w:rPr>
        <w:t>australicum</w:t>
      </w:r>
      <w:proofErr w:type="spellEnd"/>
      <w:r w:rsidRPr="00CE048B">
        <w:rPr>
          <w:rFonts w:eastAsiaTheme="minorHAnsi"/>
          <w:i/>
          <w:iCs/>
          <w:kern w:val="2"/>
          <w:lang w:eastAsia="en-US"/>
          <w14:ligatures w14:val="standardContextual"/>
        </w:rPr>
        <w:t xml:space="preserve"> </w:t>
      </w:r>
      <w:r w:rsidRPr="00CE048B">
        <w:rPr>
          <w:rFonts w:eastAsiaTheme="minorHAnsi"/>
          <w:kern w:val="2"/>
          <w:lang w:eastAsia="en-US"/>
          <w14:ligatures w14:val="standardContextual"/>
        </w:rPr>
        <w:t>BR1-1-5 is typ</w:t>
      </w:r>
      <w:r w:rsidR="00BD0FAF">
        <w:rPr>
          <w:rFonts w:eastAsiaTheme="minorHAnsi"/>
          <w:kern w:val="2"/>
          <w:lang w:eastAsia="en-US"/>
          <w14:ligatures w14:val="standardContextual"/>
        </w:rPr>
        <w:t>ic</w:t>
      </w:r>
      <w:r w:rsidRPr="00CE048B">
        <w:rPr>
          <w:rFonts w:eastAsiaTheme="minorHAnsi"/>
          <w:kern w:val="2"/>
          <w:lang w:eastAsia="en-US"/>
          <w14:ligatures w14:val="standardContextual"/>
        </w:rPr>
        <w:t xml:space="preserve">ally considered a non-symbiotic strain of </w:t>
      </w:r>
      <w:r w:rsidRPr="00CE048B">
        <w:rPr>
          <w:rFonts w:eastAsiaTheme="minorHAnsi"/>
          <w:i/>
          <w:iCs/>
          <w:kern w:val="2"/>
          <w:lang w:eastAsia="en-US"/>
          <w14:ligatures w14:val="standardContextual"/>
        </w:rPr>
        <w:t>Mesorhizobium</w:t>
      </w:r>
      <w:r w:rsidR="00CC71CA">
        <w:rPr>
          <w:rFonts w:eastAsiaTheme="minorHAnsi"/>
          <w:kern w:val="2"/>
          <w:lang w:eastAsia="en-US"/>
          <w14:ligatures w14:val="standardContextual"/>
        </w:rPr>
        <w:fldChar w:fldCharType="begin"/>
      </w:r>
      <w:r w:rsidR="001340FA">
        <w:rPr>
          <w:rFonts w:eastAsiaTheme="minorHAnsi"/>
          <w:kern w:val="2"/>
          <w:lang w:eastAsia="en-US"/>
          <w14:ligatures w14:val="standardContextual"/>
        </w:rPr>
        <w:instrText xml:space="preserve"> ADDIN ZOTERO_ITEM CSL_CITATION {"citationID":"8Mwpnco5","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1340FA" w:rsidRPr="001340FA">
        <w:rPr>
          <w:vertAlign w:val="superscript"/>
        </w:rPr>
        <w:t>3</w:t>
      </w:r>
      <w:r w:rsidR="00CC71CA">
        <w:rPr>
          <w:rFonts w:eastAsiaTheme="minorHAnsi"/>
          <w:kern w:val="2"/>
          <w:lang w:eastAsia="en-US"/>
          <w14:ligatures w14:val="standardContextual"/>
        </w:rPr>
        <w:fldChar w:fldCharType="end"/>
      </w:r>
      <w:r w:rsidR="00CC71CA">
        <w:rPr>
          <w:rFonts w:eastAsiaTheme="minorHAnsi"/>
          <w:kern w:val="2"/>
          <w:lang w:eastAsia="en-US"/>
          <w14:ligatures w14:val="standardContextual"/>
        </w:rPr>
        <w:t>.</w:t>
      </w:r>
      <w:r w:rsidR="00413389">
        <w:rPr>
          <w:rFonts w:eastAsiaTheme="minorHAnsi"/>
          <w:kern w:val="2"/>
          <w:lang w:eastAsia="en-US"/>
          <w14:ligatures w14:val="standardContextual"/>
        </w:rPr>
        <w:t xml:space="preserve"> I</w:t>
      </w:r>
      <w:r w:rsidRPr="00CE048B">
        <w:rPr>
          <w:rFonts w:eastAsiaTheme="minorHAnsi"/>
          <w:kern w:val="2"/>
          <w:lang w:eastAsia="en-US"/>
          <w14:ligatures w14:val="standardContextual"/>
        </w:rPr>
        <w:t xml:space="preserve">ts symbiotic properties are dependent on its ability to utilise the </w:t>
      </w:r>
      <w:r w:rsidRPr="00CE048B">
        <w:rPr>
          <w:rFonts w:eastAsiaTheme="minorHAnsi"/>
          <w:i/>
          <w:iCs/>
          <w:kern w:val="2"/>
          <w:lang w:eastAsia="en-US"/>
          <w14:ligatures w14:val="standardContextual"/>
        </w:rPr>
        <w:t xml:space="preserve">nod </w:t>
      </w:r>
      <w:r w:rsidRPr="00CE048B">
        <w:rPr>
          <w:rFonts w:eastAsiaTheme="minorHAnsi"/>
          <w:kern w:val="2"/>
          <w:lang w:eastAsia="en-US"/>
          <w14:ligatures w14:val="standardContextual"/>
        </w:rPr>
        <w:t>genes on the ICE</w:t>
      </w:r>
      <w:r w:rsidRPr="00CE048B">
        <w:rPr>
          <w:rFonts w:eastAsiaTheme="minorHAnsi"/>
          <w:i/>
          <w:iCs/>
          <w:kern w:val="2"/>
          <w:lang w:eastAsia="en-US"/>
          <w14:ligatures w14:val="standardContextual"/>
        </w:rPr>
        <w:t>Ml</w:t>
      </w:r>
      <w:r w:rsidRPr="00CE048B">
        <w:rPr>
          <w:rFonts w:eastAsiaTheme="minorHAnsi"/>
          <w:kern w:val="2"/>
          <w:lang w:eastAsia="en-US"/>
          <w14:ligatures w14:val="standardContextual"/>
        </w:rPr>
        <w:t>Sym</w:t>
      </w:r>
      <w:r w:rsidR="00CC71CA">
        <w:rPr>
          <w:rFonts w:eastAsiaTheme="minorHAnsi"/>
          <w:kern w:val="2"/>
          <w:lang w:eastAsia="en-US"/>
          <w14:ligatures w14:val="standardContextual"/>
        </w:rPr>
        <w:fldChar w:fldCharType="begin"/>
      </w:r>
      <w:r w:rsidR="001340FA">
        <w:rPr>
          <w:rFonts w:eastAsiaTheme="minorHAnsi"/>
          <w:kern w:val="2"/>
          <w:lang w:eastAsia="en-US"/>
          <w14:ligatures w14:val="standardContextual"/>
        </w:rPr>
        <w:instrText xml:space="preserve"> ADDIN ZOTERO_ITEM CSL_CITATION {"citationID":"65R2tUw2","properties":{"formattedCitation":"\\super 3\\nosupersub{}","plainCitation":"3","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1340FA" w:rsidRPr="001340FA">
        <w:rPr>
          <w:vertAlign w:val="superscript"/>
        </w:rPr>
        <w:t>3</w:t>
      </w:r>
      <w:r w:rsidR="00CC71CA">
        <w:rPr>
          <w:rFonts w:eastAsiaTheme="minorHAnsi"/>
          <w:kern w:val="2"/>
          <w:lang w:eastAsia="en-US"/>
          <w14:ligatures w14:val="standardContextual"/>
        </w:rPr>
        <w:fldChar w:fldCharType="end"/>
      </w:r>
      <w:r w:rsidRPr="00CE048B">
        <w:rPr>
          <w:rFonts w:eastAsiaTheme="minorHAnsi"/>
          <w:kern w:val="2"/>
          <w:lang w:eastAsia="en-US"/>
          <w14:ligatures w14:val="standardContextual"/>
        </w:rPr>
        <w:t>, which is what the</w:t>
      </w:r>
      <w:r w:rsidR="008961A6">
        <w:rPr>
          <w:rFonts w:eastAsiaTheme="minorHAnsi"/>
          <w:kern w:val="2"/>
          <w:lang w:eastAsia="en-US"/>
          <w14:ligatures w14:val="standardContextual"/>
        </w:rPr>
        <w:t xml:space="preserve"> planned</w:t>
      </w:r>
      <w:r w:rsidRPr="00CE048B">
        <w:rPr>
          <w:rFonts w:eastAsiaTheme="minorHAnsi"/>
          <w:kern w:val="2"/>
          <w:lang w:eastAsia="en-US"/>
          <w14:ligatures w14:val="standardContextual"/>
        </w:rPr>
        <w:t xml:space="preserve"> evolutionary experiment is aim</w:t>
      </w:r>
      <w:r w:rsidR="00413389">
        <w:rPr>
          <w:rFonts w:eastAsiaTheme="minorHAnsi"/>
          <w:kern w:val="2"/>
          <w:lang w:eastAsia="en-US"/>
          <w14:ligatures w14:val="standardContextual"/>
        </w:rPr>
        <w:t>ed</w:t>
      </w:r>
      <w:r w:rsidRPr="00CE048B">
        <w:rPr>
          <w:rFonts w:eastAsiaTheme="minorHAnsi"/>
          <w:kern w:val="2"/>
          <w:lang w:eastAsia="en-US"/>
          <w14:ligatures w14:val="standardContextual"/>
        </w:rPr>
        <w:t xml:space="preserve"> to </w:t>
      </w:r>
      <w:r w:rsidR="00413389">
        <w:rPr>
          <w:rFonts w:eastAsiaTheme="minorHAnsi"/>
          <w:kern w:val="2"/>
          <w:lang w:eastAsia="en-US"/>
          <w14:ligatures w14:val="standardContextual"/>
        </w:rPr>
        <w:t>select for</w:t>
      </w:r>
      <w:r w:rsidRPr="00CE048B">
        <w:rPr>
          <w:rFonts w:eastAsiaTheme="minorHAnsi"/>
          <w:kern w:val="2"/>
          <w:lang w:eastAsia="en-US"/>
          <w14:ligatures w14:val="standardContextual"/>
        </w:rPr>
        <w:t>.</w:t>
      </w:r>
      <w:r w:rsidR="008961A6">
        <w:rPr>
          <w:rFonts w:eastAsiaTheme="minorHAnsi"/>
          <w:kern w:val="2"/>
          <w:lang w:eastAsia="en-US"/>
          <w14:ligatures w14:val="standardContextual"/>
        </w:rPr>
        <w:t xml:space="preserve"> As such, for a first round of symbiosis, such lack</w:t>
      </w:r>
      <w:r w:rsidR="00A90ABF">
        <w:rPr>
          <w:rFonts w:eastAsiaTheme="minorHAnsi"/>
          <w:kern w:val="2"/>
          <w:lang w:eastAsia="en-US"/>
          <w14:ligatures w14:val="standardContextual"/>
        </w:rPr>
        <w:t xml:space="preserve"> of significant nitrogen fixation it typical. </w:t>
      </w:r>
    </w:p>
    <w:p w14:paraId="2321AB39" w14:textId="7B944541" w:rsidR="00CE048B" w:rsidRPr="00CE048B" w:rsidRDefault="001F19A4"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However, it is important to note t</w:t>
      </w:r>
      <w:r w:rsidR="00CE048B" w:rsidRPr="00CE048B">
        <w:rPr>
          <w:rFonts w:eastAsiaTheme="minorHAnsi"/>
          <w:kern w:val="2"/>
          <w:lang w:eastAsia="en-US"/>
          <w14:ligatures w14:val="standardContextual"/>
        </w:rPr>
        <w:t>he red pigment observed in the nodules of</w:t>
      </w:r>
      <w:r w:rsidR="00CE048B" w:rsidRPr="00CE048B">
        <w:rPr>
          <w:rFonts w:eastAsiaTheme="minorHAnsi"/>
          <w:i/>
          <w:iCs/>
          <w:kern w:val="2"/>
          <w:lang w:eastAsia="en-US"/>
          <w14:ligatures w14:val="standardContextual"/>
        </w:rPr>
        <w:t xml:space="preserve"> L. rectus</w:t>
      </w:r>
      <w:r w:rsidR="00CE048B" w:rsidRPr="00CE048B">
        <w:rPr>
          <w:rFonts w:eastAsiaTheme="minorHAnsi"/>
          <w:kern w:val="2"/>
          <w:lang w:eastAsia="en-US"/>
          <w14:ligatures w14:val="standardContextual"/>
        </w:rPr>
        <w:t xml:space="preserve"> Tas2206, as well as the orange hue of the bumps of </w:t>
      </w:r>
      <w:r w:rsidR="00CE048B" w:rsidRPr="00CE048B">
        <w:rPr>
          <w:rFonts w:eastAsiaTheme="minorHAnsi"/>
          <w:i/>
          <w:iCs/>
          <w:kern w:val="2"/>
          <w:lang w:eastAsia="en-US"/>
          <w14:ligatures w14:val="standardContextual"/>
        </w:rPr>
        <w:t xml:space="preserve">L. </w:t>
      </w:r>
      <w:proofErr w:type="spellStart"/>
      <w:r w:rsidR="00CE048B" w:rsidRPr="00CE048B">
        <w:rPr>
          <w:rFonts w:eastAsiaTheme="minorHAnsi"/>
          <w:i/>
          <w:iCs/>
          <w:kern w:val="2"/>
          <w:lang w:eastAsia="en-US"/>
          <w14:ligatures w14:val="standardContextual"/>
        </w:rPr>
        <w:t>uliginosus</w:t>
      </w:r>
      <w:proofErr w:type="spellEnd"/>
      <w:r w:rsidR="00CE048B" w:rsidRPr="00CE048B">
        <w:rPr>
          <w:rFonts w:eastAsiaTheme="minorHAnsi"/>
          <w:kern w:val="2"/>
          <w:lang w:eastAsia="en-US"/>
          <w14:ligatures w14:val="standardContextual"/>
        </w:rPr>
        <w:t xml:space="preserve"> GLOC005. Th</w:t>
      </w:r>
      <w:r>
        <w:rPr>
          <w:rFonts w:eastAsiaTheme="minorHAnsi"/>
          <w:kern w:val="2"/>
          <w:lang w:eastAsia="en-US"/>
          <w14:ligatures w14:val="standardContextual"/>
        </w:rPr>
        <w:t>is</w:t>
      </w:r>
      <w:r w:rsidR="00CE048B" w:rsidRPr="00CE048B">
        <w:rPr>
          <w:rFonts w:eastAsiaTheme="minorHAnsi"/>
          <w:kern w:val="2"/>
          <w:lang w:eastAsia="en-US"/>
          <w14:ligatures w14:val="standardContextual"/>
        </w:rPr>
        <w:t xml:space="preserve"> red pigment is the result of </w:t>
      </w:r>
      <w:proofErr w:type="spellStart"/>
      <w:r w:rsidR="00CE048B" w:rsidRPr="00CE048B">
        <w:rPr>
          <w:rFonts w:eastAsiaTheme="minorHAnsi"/>
          <w:kern w:val="2"/>
          <w:lang w:eastAsia="en-US"/>
          <w14:ligatures w14:val="standardContextual"/>
        </w:rPr>
        <w:t>leghaemoglobins</w:t>
      </w:r>
      <w:proofErr w:type="spellEnd"/>
      <w:r w:rsidR="00CE048B" w:rsidRPr="00CE048B">
        <w:rPr>
          <w:rFonts w:eastAsiaTheme="minorHAnsi"/>
          <w:kern w:val="2"/>
          <w:lang w:eastAsia="en-US"/>
          <w14:ligatures w14:val="standardContextual"/>
        </w:rPr>
        <w:t xml:space="preserve"> in the plant cells of the nodules</w:t>
      </w:r>
      <w:r>
        <w:rPr>
          <w:rFonts w:eastAsiaTheme="minorHAnsi"/>
          <w:kern w:val="2"/>
          <w:lang w:eastAsia="en-US"/>
          <w14:ligatures w14:val="standardContextual"/>
        </w:rPr>
        <w:fldChar w:fldCharType="begin"/>
      </w:r>
      <w:r w:rsidR="0081580E">
        <w:rPr>
          <w:rFonts w:eastAsiaTheme="minorHAnsi"/>
          <w:kern w:val="2"/>
          <w:lang w:eastAsia="en-US"/>
          <w14:ligatures w14:val="standardContextual"/>
        </w:rPr>
        <w:instrText xml:space="preserve"> ADDIN ZOTERO_ITEM CSL_CITATION {"citationID":"g1XnLyTU","properties":{"formattedCitation":"\\super 9\\nosupersub{}","plainCitation":"9","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81580E" w:rsidRPr="0081580E">
        <w:rPr>
          <w:vertAlign w:val="superscript"/>
        </w:rPr>
        <w:t>9</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xml:space="preserve">. These </w:t>
      </w:r>
      <w:proofErr w:type="spellStart"/>
      <w:r w:rsidR="00CE048B" w:rsidRPr="00CE048B">
        <w:rPr>
          <w:rFonts w:eastAsiaTheme="minorHAnsi"/>
          <w:kern w:val="2"/>
          <w:lang w:eastAsia="en-US"/>
          <w14:ligatures w14:val="standardContextual"/>
        </w:rPr>
        <w:t>leghaemoglobins</w:t>
      </w:r>
      <w:proofErr w:type="spellEnd"/>
      <w:r w:rsidR="00CE048B" w:rsidRPr="00CE048B">
        <w:rPr>
          <w:rFonts w:eastAsiaTheme="minorHAnsi"/>
          <w:kern w:val="2"/>
          <w:lang w:eastAsia="en-US"/>
          <w14:ligatures w14:val="standardContextual"/>
        </w:rPr>
        <w:t xml:space="preserve"> are an essential component of</w:t>
      </w:r>
      <w:r w:rsidR="00413389">
        <w:rPr>
          <w:rFonts w:eastAsiaTheme="minorHAnsi"/>
          <w:kern w:val="2"/>
          <w:lang w:eastAsia="en-US"/>
          <w14:ligatures w14:val="standardContextual"/>
        </w:rPr>
        <w:t xml:space="preserve"> the</w:t>
      </w:r>
      <w:r w:rsidR="00CE048B" w:rsidRPr="00CE048B">
        <w:rPr>
          <w:rFonts w:eastAsiaTheme="minorHAnsi"/>
          <w:kern w:val="2"/>
          <w:lang w:eastAsia="en-US"/>
          <w14:ligatures w14:val="standardContextual"/>
        </w:rPr>
        <w:t xml:space="preserve"> symbiotic nitrogen fixation process</w:t>
      </w:r>
      <w:r>
        <w:rPr>
          <w:rFonts w:eastAsiaTheme="minorHAnsi"/>
          <w:kern w:val="2"/>
          <w:lang w:eastAsia="en-US"/>
          <w14:ligatures w14:val="standardContextual"/>
        </w:rPr>
        <w:fldChar w:fldCharType="begin"/>
      </w:r>
      <w:r w:rsidR="0081580E">
        <w:rPr>
          <w:rFonts w:eastAsiaTheme="minorHAnsi"/>
          <w:kern w:val="2"/>
          <w:lang w:eastAsia="en-US"/>
          <w14:ligatures w14:val="standardContextual"/>
        </w:rPr>
        <w:instrText xml:space="preserve"> ADDIN ZOTERO_ITEM CSL_CITATION {"citationID":"fAj9kaTX","properties":{"formattedCitation":"\\super 9\\nosupersub{}","plainCitation":"9","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81580E" w:rsidRPr="0081580E">
        <w:rPr>
          <w:vertAlign w:val="superscript"/>
        </w:rPr>
        <w:t>9</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xml:space="preserve">. Thus, the red nodules and orange bumps suggest that nitrogen fixation was attempted to some extent. In contrast, </w:t>
      </w:r>
      <w:r w:rsidR="00CE048B" w:rsidRPr="00CE048B">
        <w:rPr>
          <w:rFonts w:eastAsiaTheme="minorHAnsi"/>
          <w:i/>
          <w:iCs/>
          <w:kern w:val="2"/>
          <w:lang w:eastAsia="en-US"/>
          <w14:ligatures w14:val="standardContextual"/>
        </w:rPr>
        <w:t xml:space="preserve">L. australis </w:t>
      </w:r>
      <w:r w:rsidR="00CE048B" w:rsidRPr="00CE048B">
        <w:rPr>
          <w:rFonts w:eastAsiaTheme="minorHAnsi"/>
          <w:kern w:val="2"/>
          <w:lang w:eastAsia="en-US"/>
          <w14:ligatures w14:val="standardContextual"/>
        </w:rPr>
        <w:t>ID#3 displayed nodules and bumps that simply matched the green colour of the surrounding root. Th</w:t>
      </w:r>
      <w:r w:rsidR="00413389">
        <w:rPr>
          <w:rFonts w:eastAsiaTheme="minorHAnsi"/>
          <w:kern w:val="2"/>
          <w:lang w:eastAsia="en-US"/>
          <w14:ligatures w14:val="standardContextual"/>
        </w:rPr>
        <w:t>is</w:t>
      </w:r>
      <w:r w:rsidR="00CE048B" w:rsidRPr="00CE048B">
        <w:rPr>
          <w:rFonts w:eastAsiaTheme="minorHAnsi"/>
          <w:kern w:val="2"/>
          <w:lang w:eastAsia="en-US"/>
          <w14:ligatures w14:val="standardContextual"/>
        </w:rPr>
        <w:t xml:space="preserve"> lack of red pigment is further evidence of a failure to establish successful symbiosis with this </w:t>
      </w:r>
      <w:r w:rsidR="00413389">
        <w:rPr>
          <w:rFonts w:eastAsiaTheme="minorHAnsi"/>
          <w:kern w:val="2"/>
          <w:lang w:eastAsia="en-US"/>
          <w14:ligatures w14:val="standardContextual"/>
        </w:rPr>
        <w:t>legume</w:t>
      </w:r>
      <w:r w:rsidR="00CE048B" w:rsidRPr="00CE048B">
        <w:rPr>
          <w:rFonts w:eastAsiaTheme="minorHAnsi"/>
          <w:kern w:val="2"/>
          <w:lang w:eastAsia="en-US"/>
          <w14:ligatures w14:val="standardContextual"/>
        </w:rPr>
        <w:t>.</w:t>
      </w:r>
    </w:p>
    <w:p w14:paraId="173641EC" w14:textId="5B5AFCFD" w:rsidR="00BD59E3" w:rsidRPr="00BD59E3" w:rsidRDefault="00BD59E3" w:rsidP="00BD59E3">
      <w:pPr>
        <w:spacing w:line="360" w:lineRule="auto"/>
        <w:rPr>
          <w:b/>
          <w:bCs/>
        </w:rPr>
      </w:pPr>
      <w:r w:rsidRPr="00DD247D">
        <w:rPr>
          <w:b/>
          <w:bCs/>
        </w:rPr>
        <w:t xml:space="preserve">Cu MIC failed to </w:t>
      </w:r>
      <w:r w:rsidR="00DD247D" w:rsidRPr="00DD247D">
        <w:rPr>
          <w:b/>
          <w:bCs/>
        </w:rPr>
        <w:t xml:space="preserve">identity IME in </w:t>
      </w:r>
      <w:r w:rsidRPr="00BD59E3">
        <w:rPr>
          <w:b/>
          <w:bCs/>
          <w:i/>
          <w:iCs/>
        </w:rPr>
        <w:t>Pseudomonas</w:t>
      </w:r>
      <w:r w:rsidRPr="00BD59E3">
        <w:rPr>
          <w:b/>
          <w:bCs/>
        </w:rPr>
        <w:t xml:space="preserve"> spp. </w:t>
      </w:r>
    </w:p>
    <w:p w14:paraId="178BCAE9" w14:textId="7437A65B" w:rsidR="00BD59E3" w:rsidRPr="00BD59E3" w:rsidRDefault="00BD59E3" w:rsidP="00BD59E3">
      <w:pPr>
        <w:spacing w:line="360" w:lineRule="auto"/>
      </w:pPr>
      <w:r w:rsidRPr="00BD59E3">
        <w:t xml:space="preserve">The results of the Cu MIC were not as expected. The IME carriers, </w:t>
      </w:r>
      <w:r w:rsidRPr="00BD59E3">
        <w:rPr>
          <w:i/>
          <w:iCs/>
        </w:rPr>
        <w:t xml:space="preserve">P. </w:t>
      </w:r>
      <w:proofErr w:type="spellStart"/>
      <w:r w:rsidRPr="00BD59E3">
        <w:rPr>
          <w:i/>
          <w:iCs/>
        </w:rPr>
        <w:t>stutzeri</w:t>
      </w:r>
      <w:proofErr w:type="spellEnd"/>
      <w:r w:rsidRPr="00BD59E3">
        <w:t xml:space="preserve"> 17641 and </w:t>
      </w:r>
      <w:r w:rsidRPr="00BD59E3">
        <w:rPr>
          <w:i/>
          <w:iCs/>
        </w:rPr>
        <w:t xml:space="preserve">P. </w:t>
      </w:r>
      <w:proofErr w:type="spellStart"/>
      <w:r w:rsidRPr="00BD59E3">
        <w:rPr>
          <w:i/>
          <w:iCs/>
        </w:rPr>
        <w:t>stutzeri</w:t>
      </w:r>
      <w:proofErr w:type="spellEnd"/>
      <w:r w:rsidRPr="00BD59E3">
        <w:t xml:space="preserve"> Q</w:t>
      </w:r>
      <w:r w:rsidR="00DD247D">
        <w:t xml:space="preserve"> </w:t>
      </w:r>
      <w:r w:rsidRPr="00BD59E3">
        <w:t xml:space="preserve">did not display a greater Cu MIC than the negative controls, </w:t>
      </w:r>
      <w:r w:rsidRPr="00BD59E3">
        <w:rPr>
          <w:i/>
          <w:iCs/>
        </w:rPr>
        <w:t xml:space="preserve">P. </w:t>
      </w:r>
      <w:proofErr w:type="spellStart"/>
      <w:r w:rsidRPr="00BD59E3">
        <w:rPr>
          <w:i/>
          <w:iCs/>
        </w:rPr>
        <w:t>stutzeri</w:t>
      </w:r>
      <w:proofErr w:type="spellEnd"/>
      <w:r w:rsidRPr="00BD59E3">
        <w:t xml:space="preserve"> 17578 and P. </w:t>
      </w:r>
      <w:proofErr w:type="spellStart"/>
      <w:r w:rsidRPr="00BD59E3">
        <w:rPr>
          <w:i/>
          <w:iCs/>
        </w:rPr>
        <w:t>protgenens</w:t>
      </w:r>
      <w:proofErr w:type="spellEnd"/>
      <w:r w:rsidRPr="00BD59E3">
        <w:t xml:space="preserve"> Pf5. Dr Colombi had believed that the IME carried a Cu resistance gene, and thus growth on Cu would act as a reliable positive selection control. However,</w:t>
      </w:r>
      <w:r w:rsidR="00413389">
        <w:t xml:space="preserve"> as</w:t>
      </w:r>
      <w:r w:rsidRPr="00BD59E3">
        <w:t xml:space="preserve"> </w:t>
      </w:r>
      <w:r w:rsidRPr="00BD59E3">
        <w:rPr>
          <w:i/>
          <w:iCs/>
        </w:rPr>
        <w:t xml:space="preserve">P. </w:t>
      </w:r>
      <w:proofErr w:type="spellStart"/>
      <w:r w:rsidRPr="00BD59E3">
        <w:rPr>
          <w:i/>
          <w:iCs/>
        </w:rPr>
        <w:t>stutzeri</w:t>
      </w:r>
      <w:proofErr w:type="spellEnd"/>
      <w:r w:rsidRPr="00BD59E3">
        <w:t xml:space="preserve"> 17641 and </w:t>
      </w:r>
      <w:r w:rsidRPr="00BD59E3">
        <w:rPr>
          <w:i/>
          <w:iCs/>
        </w:rPr>
        <w:t xml:space="preserve">P. </w:t>
      </w:r>
      <w:proofErr w:type="spellStart"/>
      <w:r w:rsidRPr="00BD59E3">
        <w:rPr>
          <w:i/>
          <w:iCs/>
        </w:rPr>
        <w:t>stutzeri</w:t>
      </w:r>
      <w:proofErr w:type="spellEnd"/>
      <w:r w:rsidRPr="00BD59E3">
        <w:t xml:space="preserve"> Q </w:t>
      </w:r>
      <w:r w:rsidR="000030B1">
        <w:t>have been previously confirmed by Dr Colombi to</w:t>
      </w:r>
      <w:r w:rsidR="00413389">
        <w:t xml:space="preserve"> possess</w:t>
      </w:r>
      <w:r w:rsidR="000030B1">
        <w:t xml:space="preserve"> </w:t>
      </w:r>
      <w:r w:rsidRPr="00BD59E3">
        <w:t xml:space="preserve">the IME, the notion that </w:t>
      </w:r>
      <w:r w:rsidR="000030B1">
        <w:t xml:space="preserve">the IME is </w:t>
      </w:r>
      <w:r w:rsidR="009B0130">
        <w:t xml:space="preserve">simply </w:t>
      </w:r>
      <w:r w:rsidR="000030B1">
        <w:t xml:space="preserve">absent </w:t>
      </w:r>
      <w:r w:rsidR="009B0130">
        <w:t>in these str</w:t>
      </w:r>
      <w:r w:rsidR="000030B1">
        <w:t>ains is unlikely</w:t>
      </w:r>
      <w:r w:rsidR="009B0130">
        <w:t xml:space="preserve"> to explain the assay results</w:t>
      </w:r>
      <w:r w:rsidRPr="00BD59E3">
        <w:t xml:space="preserve">. Instead, </w:t>
      </w:r>
      <w:r w:rsidR="009B0130">
        <w:t xml:space="preserve">it was </w:t>
      </w:r>
      <w:r w:rsidRPr="00BD59E3">
        <w:t xml:space="preserve">hypothesised that the </w:t>
      </w:r>
      <w:r w:rsidR="009B0130">
        <w:t>fu</w:t>
      </w:r>
      <w:r w:rsidR="00772595">
        <w:t>n</w:t>
      </w:r>
      <w:r w:rsidR="009B0130">
        <w:t xml:space="preserve">ctional </w:t>
      </w:r>
      <w:r w:rsidRPr="00BD59E3">
        <w:t xml:space="preserve">annotation of the Cu gene might be incorrect. This </w:t>
      </w:r>
      <w:r w:rsidR="008D72E2">
        <w:t xml:space="preserve">is plausible </w:t>
      </w:r>
      <w:r w:rsidRPr="00BD59E3">
        <w:t>if the gene annotation is derived by computational homology</w:t>
      </w:r>
      <w:r w:rsidR="008D72E2">
        <w:t>, as opposed to experimental verification</w:t>
      </w:r>
      <w:r w:rsidR="00322875">
        <w:t xml:space="preserve">. </w:t>
      </w:r>
      <w:r w:rsidRPr="00BD59E3">
        <w:t>Therefore, b</w:t>
      </w:r>
      <w:r w:rsidR="008D72E2">
        <w:t>e</w:t>
      </w:r>
      <w:r w:rsidRPr="00BD59E3">
        <w:t>for</w:t>
      </w:r>
      <w:r w:rsidR="008D72E2">
        <w:t>e</w:t>
      </w:r>
      <w:r w:rsidRPr="00BD59E3">
        <w:t xml:space="preserve"> experiments involving the transmission of IME between cells can begin, a different </w:t>
      </w:r>
      <w:r w:rsidR="00413389">
        <w:t xml:space="preserve">and more reliable </w:t>
      </w:r>
      <w:r w:rsidRPr="00BD59E3">
        <w:t>IME selective marker must be identified and verified.</w:t>
      </w:r>
    </w:p>
    <w:p w14:paraId="6A3D1298" w14:textId="77777777" w:rsidR="00CD680C" w:rsidRDefault="00CD680C" w:rsidP="0051783F">
      <w:pPr>
        <w:spacing w:line="360" w:lineRule="auto"/>
        <w:rPr>
          <w:b/>
          <w:bCs/>
          <w:sz w:val="26"/>
          <w:szCs w:val="26"/>
        </w:rPr>
      </w:pPr>
    </w:p>
    <w:p w14:paraId="46D83CB3" w14:textId="5151176A" w:rsidR="003D5E25" w:rsidRDefault="003D5E25" w:rsidP="0051783F">
      <w:pPr>
        <w:spacing w:line="360" w:lineRule="auto"/>
        <w:rPr>
          <w:b/>
          <w:bCs/>
          <w:sz w:val="26"/>
          <w:szCs w:val="26"/>
        </w:rPr>
      </w:pPr>
      <w:r w:rsidRPr="0078447D">
        <w:rPr>
          <w:b/>
          <w:bCs/>
          <w:sz w:val="26"/>
          <w:szCs w:val="26"/>
        </w:rPr>
        <w:t>Conclusions</w:t>
      </w:r>
    </w:p>
    <w:p w14:paraId="4D1FDC9C" w14:textId="4397EC1A" w:rsidR="0051783F" w:rsidRDefault="00E35697" w:rsidP="006720C6">
      <w:pPr>
        <w:spacing w:line="360" w:lineRule="auto"/>
      </w:pPr>
      <w:r>
        <w:t xml:space="preserve">This study </w:t>
      </w:r>
      <w:r w:rsidR="003D4D6C">
        <w:t xml:space="preserve">aimed to optimise a planned evolutionary experiment </w:t>
      </w:r>
      <w:r w:rsidR="009A674C">
        <w:t xml:space="preserve">targeted at evolving </w:t>
      </w:r>
      <w:r w:rsidR="009A674C">
        <w:rPr>
          <w:i/>
          <w:iCs/>
        </w:rPr>
        <w:t xml:space="preserve">M. </w:t>
      </w:r>
      <w:proofErr w:type="spellStart"/>
      <w:r w:rsidR="009A674C">
        <w:rPr>
          <w:i/>
          <w:iCs/>
        </w:rPr>
        <w:t>australicum</w:t>
      </w:r>
      <w:proofErr w:type="spellEnd"/>
      <w:r w:rsidR="009A674C">
        <w:rPr>
          <w:i/>
          <w:iCs/>
        </w:rPr>
        <w:t xml:space="preserve"> </w:t>
      </w:r>
      <w:r w:rsidR="009A674C">
        <w:t>BR1-1-5xICE</w:t>
      </w:r>
      <w:r w:rsidR="009A674C">
        <w:rPr>
          <w:i/>
          <w:iCs/>
        </w:rPr>
        <w:t>Ml</w:t>
      </w:r>
      <w:r w:rsidR="00760683">
        <w:t>Sym to utilise its nitrogen-fixation genes and form a successful symbiosis with</w:t>
      </w:r>
      <w:r w:rsidR="0089116B">
        <w:t xml:space="preserve"> various</w:t>
      </w:r>
      <w:r w:rsidR="00760683">
        <w:t xml:space="preserve"> </w:t>
      </w:r>
      <w:r w:rsidR="00760683" w:rsidRPr="00760683">
        <w:rPr>
          <w:i/>
          <w:iCs/>
        </w:rPr>
        <w:t>Lotus</w:t>
      </w:r>
      <w:r w:rsidR="00760683">
        <w:t xml:space="preserve"> </w:t>
      </w:r>
      <w:proofErr w:type="gramStart"/>
      <w:r w:rsidR="00760683">
        <w:t>spp.</w:t>
      </w:r>
      <w:r w:rsidR="0089116B">
        <w:t>.</w:t>
      </w:r>
      <w:proofErr w:type="gramEnd"/>
      <w:r w:rsidR="0089116B">
        <w:t xml:space="preserve"> </w:t>
      </w:r>
      <w:r w:rsidR="0089116B">
        <w:rPr>
          <w:i/>
          <w:iCs/>
        </w:rPr>
        <w:t xml:space="preserve">L. rectus </w:t>
      </w:r>
      <w:r w:rsidR="0089116B">
        <w:t xml:space="preserve">Tas2206 was most receptive to </w:t>
      </w:r>
      <w:r w:rsidR="0089116B">
        <w:rPr>
          <w:i/>
          <w:iCs/>
        </w:rPr>
        <w:t xml:space="preserve">M. </w:t>
      </w:r>
      <w:proofErr w:type="spellStart"/>
      <w:r w:rsidR="0089116B">
        <w:rPr>
          <w:i/>
          <w:iCs/>
        </w:rPr>
        <w:t>australicum</w:t>
      </w:r>
      <w:proofErr w:type="spellEnd"/>
      <w:r w:rsidR="0089116B">
        <w:rPr>
          <w:i/>
          <w:iCs/>
        </w:rPr>
        <w:t xml:space="preserve"> </w:t>
      </w:r>
      <w:r w:rsidR="0089116B">
        <w:t>BR1-1-5xICE</w:t>
      </w:r>
      <w:r w:rsidR="0089116B">
        <w:rPr>
          <w:i/>
          <w:iCs/>
        </w:rPr>
        <w:t>Ml</w:t>
      </w:r>
      <w:r w:rsidR="0089116B">
        <w:t xml:space="preserve">Sym, whereas </w:t>
      </w:r>
      <w:r w:rsidR="0089116B">
        <w:rPr>
          <w:i/>
          <w:iCs/>
        </w:rPr>
        <w:t xml:space="preserve">L. </w:t>
      </w:r>
      <w:r w:rsidR="00F31DAC">
        <w:rPr>
          <w:i/>
          <w:iCs/>
        </w:rPr>
        <w:t xml:space="preserve">australis </w:t>
      </w:r>
      <w:r w:rsidR="00F31DAC">
        <w:t xml:space="preserve">ID#3 and </w:t>
      </w:r>
      <w:r w:rsidR="00F31DAC">
        <w:rPr>
          <w:i/>
          <w:iCs/>
        </w:rPr>
        <w:t xml:space="preserve">L. </w:t>
      </w:r>
      <w:proofErr w:type="spellStart"/>
      <w:r w:rsidR="00F31DAC">
        <w:rPr>
          <w:i/>
          <w:iCs/>
        </w:rPr>
        <w:t>uliginosus</w:t>
      </w:r>
      <w:proofErr w:type="spellEnd"/>
      <w:r w:rsidR="00F31DAC">
        <w:rPr>
          <w:i/>
          <w:iCs/>
        </w:rPr>
        <w:t xml:space="preserve"> </w:t>
      </w:r>
      <w:r w:rsidR="00F31DAC" w:rsidRPr="00F31DAC">
        <w:t>GLOC005</w:t>
      </w:r>
      <w:r w:rsidR="00F31DAC">
        <w:t xml:space="preserve"> displayed little-to-no success. </w:t>
      </w:r>
      <w:r w:rsidR="002D5BFE">
        <w:t xml:space="preserve">While some </w:t>
      </w:r>
      <w:r w:rsidR="002D5BFE">
        <w:rPr>
          <w:i/>
          <w:iCs/>
        </w:rPr>
        <w:t xml:space="preserve">Lotus </w:t>
      </w:r>
      <w:r w:rsidR="002D5BFE">
        <w:t xml:space="preserve">subjects displayed characteristic indicators of </w:t>
      </w:r>
      <w:r w:rsidR="00255A7B">
        <w:t xml:space="preserve">nitrogen-fixing symbiosis, this was not correlated with any significant change in biomass. </w:t>
      </w:r>
      <w:r w:rsidR="0074387F">
        <w:t xml:space="preserve">Of the three </w:t>
      </w:r>
      <w:r w:rsidR="0074387F">
        <w:rPr>
          <w:i/>
          <w:iCs/>
        </w:rPr>
        <w:t xml:space="preserve">Lotus </w:t>
      </w:r>
      <w:r w:rsidR="0074387F">
        <w:t xml:space="preserve">plants </w:t>
      </w:r>
      <w:r w:rsidR="006720C6">
        <w:t xml:space="preserve">assayed, </w:t>
      </w:r>
      <w:r w:rsidR="006720C6">
        <w:rPr>
          <w:i/>
          <w:iCs/>
        </w:rPr>
        <w:t xml:space="preserve">L. rectus </w:t>
      </w:r>
      <w:r w:rsidR="006720C6">
        <w:t xml:space="preserve">Tas2206 appears to be the most promising candidate with which to pursue the </w:t>
      </w:r>
      <w:r w:rsidR="006720C6">
        <w:rPr>
          <w:i/>
          <w:iCs/>
        </w:rPr>
        <w:t xml:space="preserve">M. </w:t>
      </w:r>
      <w:proofErr w:type="spellStart"/>
      <w:r w:rsidR="006720C6">
        <w:rPr>
          <w:i/>
          <w:iCs/>
        </w:rPr>
        <w:t>australicum</w:t>
      </w:r>
      <w:proofErr w:type="spellEnd"/>
      <w:r w:rsidR="006720C6">
        <w:rPr>
          <w:i/>
          <w:iCs/>
        </w:rPr>
        <w:t xml:space="preserve"> </w:t>
      </w:r>
      <w:r w:rsidR="006720C6">
        <w:t>BR1-1-5xICE</w:t>
      </w:r>
      <w:r w:rsidR="006720C6">
        <w:rPr>
          <w:i/>
          <w:iCs/>
        </w:rPr>
        <w:t>Ml</w:t>
      </w:r>
      <w:r w:rsidR="006720C6">
        <w:t>Sym evoluti</w:t>
      </w:r>
      <w:r w:rsidR="002B4085">
        <w:t>onary experiment.</w:t>
      </w:r>
    </w:p>
    <w:p w14:paraId="5E08AAF5" w14:textId="5C46A5E1" w:rsidR="002B4085" w:rsidRPr="0074387F" w:rsidRDefault="002B4085" w:rsidP="006720C6">
      <w:pPr>
        <w:spacing w:line="360" w:lineRule="auto"/>
      </w:pPr>
      <w:r>
        <w:t xml:space="preserve">This study also aimed to confirm that Cu </w:t>
      </w:r>
      <w:r w:rsidR="00591745">
        <w:t xml:space="preserve">resistance was a reliable selective marker for identifying </w:t>
      </w:r>
      <w:r w:rsidR="006C2D9B">
        <w:t xml:space="preserve">bacteria carrying an IME of interest. However, the Cu MIC involving various </w:t>
      </w:r>
      <w:r w:rsidR="006C2D9B" w:rsidRPr="006C2D9B">
        <w:rPr>
          <w:i/>
          <w:iCs/>
        </w:rPr>
        <w:t>Pseudomonas</w:t>
      </w:r>
      <w:r w:rsidR="006C2D9B">
        <w:t xml:space="preserve"> spp. displayed </w:t>
      </w:r>
      <w:r w:rsidR="00F9189C">
        <w:t xml:space="preserve">no </w:t>
      </w:r>
      <w:r w:rsidR="0078447D">
        <w:t>increase in Cu MIC for the positive controls. A</w:t>
      </w:r>
      <w:r w:rsidR="00F9189C">
        <w:t>s</w:t>
      </w:r>
      <w:r w:rsidR="0078447D">
        <w:t xml:space="preserve"> such, </w:t>
      </w:r>
      <w:r w:rsidR="00F9189C">
        <w:t xml:space="preserve">Cu resistance is </w:t>
      </w:r>
      <w:r w:rsidR="00E77319">
        <w:t>unreliable,</w:t>
      </w:r>
      <w:r w:rsidR="00F9189C">
        <w:t xml:space="preserve"> and </w:t>
      </w:r>
      <w:r w:rsidR="0078447D">
        <w:t>a different selection marker must be invest</w:t>
      </w:r>
      <w:r w:rsidR="00FD42B5">
        <w:t>i</w:t>
      </w:r>
      <w:r w:rsidR="0078447D">
        <w:t xml:space="preserve">gated. </w:t>
      </w:r>
      <w:r w:rsidR="006C2D9B">
        <w:t xml:space="preserve"> </w:t>
      </w:r>
    </w:p>
    <w:p w14:paraId="69394EF2" w14:textId="77777777" w:rsidR="0051783F" w:rsidRDefault="0051783F" w:rsidP="0051783F">
      <w:pPr>
        <w:spacing w:line="360" w:lineRule="auto"/>
        <w:rPr>
          <w:b/>
          <w:bCs/>
          <w:sz w:val="26"/>
          <w:szCs w:val="26"/>
        </w:rPr>
      </w:pPr>
    </w:p>
    <w:p w14:paraId="3F22C097" w14:textId="74C1468C" w:rsidR="003D5E25" w:rsidRDefault="0051783F" w:rsidP="0051783F">
      <w:pPr>
        <w:spacing w:line="360" w:lineRule="auto"/>
        <w:rPr>
          <w:b/>
          <w:bCs/>
          <w:sz w:val="26"/>
          <w:szCs w:val="26"/>
        </w:rPr>
      </w:pPr>
      <w:r w:rsidRPr="003D5E25">
        <w:rPr>
          <w:b/>
          <w:bCs/>
          <w:sz w:val="26"/>
          <w:szCs w:val="26"/>
          <w:highlight w:val="yellow"/>
        </w:rPr>
        <w:t xml:space="preserve">Data </w:t>
      </w:r>
      <w:r w:rsidR="00772595" w:rsidRPr="00772595">
        <w:rPr>
          <w:b/>
          <w:bCs/>
          <w:sz w:val="26"/>
          <w:szCs w:val="26"/>
          <w:highlight w:val="yellow"/>
        </w:rPr>
        <w:t>Availability</w:t>
      </w:r>
    </w:p>
    <w:p w14:paraId="315B1A82" w14:textId="5BF10DEF" w:rsidR="0051783F" w:rsidRDefault="008C6598" w:rsidP="0051783F">
      <w:pPr>
        <w:spacing w:line="360" w:lineRule="auto"/>
      </w:pPr>
      <w:r>
        <w:t xml:space="preserve">Raw notes and records from </w:t>
      </w:r>
      <w:r w:rsidR="00C818D5">
        <w:t xml:space="preserve">my lab book are available in the PDF file, titled </w:t>
      </w:r>
      <w:r w:rsidR="00C818D5" w:rsidRPr="00C818D5">
        <w:rPr>
          <w:highlight w:val="magenta"/>
        </w:rPr>
        <w:t>[TBA]</w:t>
      </w:r>
      <w:r w:rsidR="00462928">
        <w:t xml:space="preserve"> </w:t>
      </w:r>
      <w:r w:rsidR="00C818D5">
        <w:t xml:space="preserve">accompanying this report. </w:t>
      </w:r>
      <w:r w:rsidR="00D141A2">
        <w:t xml:space="preserve">Supplementary figures, primarily consisting of photos of </w:t>
      </w:r>
      <w:r w:rsidR="000A6ACA">
        <w:t>various Lotus subjects, Cu MIC assay plates, and ANOVA assumption test</w:t>
      </w:r>
      <w:r w:rsidR="00462928">
        <w:t xml:space="preserve">ing </w:t>
      </w:r>
      <w:r w:rsidR="000A6ACA">
        <w:t xml:space="preserve">are available in the Supplementary Information PDF file, titled </w:t>
      </w:r>
      <w:r w:rsidR="000A6ACA" w:rsidRPr="00462928">
        <w:rPr>
          <w:highlight w:val="magenta"/>
        </w:rPr>
        <w:t>[TBA]</w:t>
      </w:r>
      <w:r w:rsidR="00462928">
        <w:t xml:space="preserve"> </w:t>
      </w:r>
      <w:r w:rsidR="000A6ACA">
        <w:t>accompan</w:t>
      </w:r>
      <w:r w:rsidR="00462928">
        <w:t>ying</w:t>
      </w:r>
      <w:r w:rsidR="000A6ACA">
        <w:t xml:space="preserve"> this report. Data</w:t>
      </w:r>
      <w:r w:rsidR="001C3264">
        <w:t xml:space="preserve">sets </w:t>
      </w:r>
      <w:r w:rsidR="000A6ACA">
        <w:t xml:space="preserve">and </w:t>
      </w:r>
      <w:r w:rsidR="001C3264">
        <w:t xml:space="preserve">R </w:t>
      </w:r>
      <w:r w:rsidR="000A6ACA">
        <w:t>scripts used to generate bar plots</w:t>
      </w:r>
      <w:r w:rsidR="001C3264">
        <w:t xml:space="preserve"> and ANOVA reports are available at </w:t>
      </w:r>
      <w:r w:rsidR="001C3264" w:rsidRPr="001C3264">
        <w:rPr>
          <w:highlight w:val="magenta"/>
        </w:rPr>
        <w:t>[TBA]</w:t>
      </w:r>
      <w:r w:rsidR="000A6ACA">
        <w:t xml:space="preserve"> </w:t>
      </w:r>
    </w:p>
    <w:p w14:paraId="0F5DD6F3" w14:textId="77777777" w:rsidR="00413389" w:rsidRDefault="00413389" w:rsidP="0051783F">
      <w:pPr>
        <w:spacing w:line="360" w:lineRule="auto"/>
        <w:rPr>
          <w:b/>
          <w:bCs/>
          <w:sz w:val="26"/>
          <w:szCs w:val="26"/>
        </w:rPr>
      </w:pPr>
    </w:p>
    <w:p w14:paraId="391A5313" w14:textId="742D77E7" w:rsidR="00413389" w:rsidRPr="00413389" w:rsidRDefault="00413389" w:rsidP="0051783F">
      <w:pPr>
        <w:spacing w:line="360" w:lineRule="auto"/>
        <w:rPr>
          <w:b/>
          <w:bCs/>
          <w:sz w:val="26"/>
          <w:szCs w:val="26"/>
        </w:rPr>
      </w:pPr>
      <w:r w:rsidRPr="00E77319">
        <w:rPr>
          <w:b/>
          <w:bCs/>
          <w:sz w:val="26"/>
          <w:szCs w:val="26"/>
        </w:rPr>
        <w:t>Acknowledgements</w:t>
      </w:r>
    </w:p>
    <w:p w14:paraId="43862D98" w14:textId="1B2AC645" w:rsidR="0051783F" w:rsidRPr="009D0E73" w:rsidRDefault="009237A1" w:rsidP="0051783F">
      <w:pPr>
        <w:spacing w:line="360" w:lineRule="auto"/>
      </w:pPr>
      <w:r>
        <w:t>I</w:t>
      </w:r>
      <w:r w:rsidR="00C367F2">
        <w:t xml:space="preserve"> would like to thank </w:t>
      </w:r>
      <w:r w:rsidR="00657838">
        <w:t xml:space="preserve">my supervisor, </w:t>
      </w:r>
      <w:r w:rsidR="00C367F2">
        <w:t>Dr Elena Colombi</w:t>
      </w:r>
      <w:r w:rsidR="00657838">
        <w:t>,</w:t>
      </w:r>
      <w:r w:rsidR="00C367F2">
        <w:t xml:space="preserve"> for </w:t>
      </w:r>
      <w:r w:rsidR="00657838">
        <w:t xml:space="preserve">patience and guidance throughout the course of this placement. I </w:t>
      </w:r>
      <w:r w:rsidR="00A31F6C">
        <w:t>would also like to</w:t>
      </w:r>
      <w:r w:rsidR="00E77319">
        <w:t xml:space="preserve"> thank</w:t>
      </w:r>
      <w:r w:rsidR="00A31F6C">
        <w:t xml:space="preserve"> </w:t>
      </w:r>
      <w:r w:rsidR="00A31F6C" w:rsidRPr="00D32EDB">
        <w:t>Nishadi Samarakoon</w:t>
      </w:r>
      <w:r w:rsidR="009D0E73">
        <w:t xml:space="preserve"> for letting us use her copper sensitive and copper resistant phyllo- and rhizosphere isolates in the </w:t>
      </w:r>
      <w:r w:rsidR="00307C46">
        <w:t xml:space="preserve">Cu MGY quality test. Finally, I would like to </w:t>
      </w:r>
      <w:r w:rsidR="00BF227C">
        <w:t xml:space="preserve">extend my gratitude to the entire EMMA lab for making me feel welcome and accepted, both in meetings and in the lab, </w:t>
      </w:r>
      <w:r w:rsidR="00E77319">
        <w:t xml:space="preserve">during my time with them in this placement. </w:t>
      </w:r>
    </w:p>
    <w:p w14:paraId="4F40BBAE" w14:textId="77777777" w:rsidR="00413389" w:rsidRPr="00413389" w:rsidRDefault="00413389" w:rsidP="0051783F">
      <w:pPr>
        <w:spacing w:line="360" w:lineRule="auto"/>
      </w:pPr>
    </w:p>
    <w:p w14:paraId="29B5B967" w14:textId="6C4C3B27" w:rsidR="0051783F" w:rsidRDefault="0051783F" w:rsidP="0051783F">
      <w:pPr>
        <w:spacing w:line="360" w:lineRule="auto"/>
        <w:rPr>
          <w:b/>
          <w:bCs/>
          <w:sz w:val="26"/>
          <w:szCs w:val="26"/>
        </w:rPr>
      </w:pPr>
      <w:r w:rsidRPr="0078447D">
        <w:rPr>
          <w:b/>
          <w:bCs/>
          <w:sz w:val="26"/>
          <w:szCs w:val="26"/>
        </w:rPr>
        <w:t>References</w:t>
      </w:r>
    </w:p>
    <w:p w14:paraId="5762F497" w14:textId="77777777" w:rsidR="00FE185C" w:rsidRPr="00FE185C" w:rsidRDefault="0006597E" w:rsidP="00FE185C">
      <w:pPr>
        <w:pStyle w:val="Bibliography"/>
      </w:pPr>
      <w:r w:rsidRPr="00040D0D">
        <w:fldChar w:fldCharType="begin"/>
      </w:r>
      <w:r w:rsidR="003546B5">
        <w:instrText xml:space="preserve"> ADDIN ZOTERO_BIBL {"uncited":[],"omitted":[],"custom":[]} CSL_BIBLIOGRAPHY </w:instrText>
      </w:r>
      <w:r w:rsidRPr="00040D0D">
        <w:fldChar w:fldCharType="separate"/>
      </w:r>
      <w:r w:rsidR="00FE185C" w:rsidRPr="00FE185C">
        <w:t>1.</w:t>
      </w:r>
      <w:r w:rsidR="00FE185C" w:rsidRPr="00FE185C">
        <w:tab/>
        <w:t xml:space="preserve">Oldroyd, G. E. D. Speak, friend, and </w:t>
      </w:r>
      <w:proofErr w:type="gramStart"/>
      <w:r w:rsidR="00FE185C" w:rsidRPr="00FE185C">
        <w:t>enter:</w:t>
      </w:r>
      <w:proofErr w:type="gramEnd"/>
      <w:r w:rsidR="00FE185C" w:rsidRPr="00FE185C">
        <w:t xml:space="preserve"> signalling systems that promote beneficial symbiotic associations in plants. </w:t>
      </w:r>
      <w:r w:rsidR="00FE185C" w:rsidRPr="00FE185C">
        <w:rPr>
          <w:i/>
          <w:iCs/>
        </w:rPr>
        <w:t xml:space="preserve">Nat. Rev. </w:t>
      </w:r>
      <w:proofErr w:type="spellStart"/>
      <w:r w:rsidR="00FE185C" w:rsidRPr="00FE185C">
        <w:rPr>
          <w:i/>
          <w:iCs/>
        </w:rPr>
        <w:t>Microbiol</w:t>
      </w:r>
      <w:proofErr w:type="spellEnd"/>
      <w:r w:rsidR="00FE185C" w:rsidRPr="00FE185C">
        <w:rPr>
          <w:i/>
          <w:iCs/>
        </w:rPr>
        <w:t>.</w:t>
      </w:r>
      <w:r w:rsidR="00FE185C" w:rsidRPr="00FE185C">
        <w:t xml:space="preserve"> </w:t>
      </w:r>
      <w:r w:rsidR="00FE185C" w:rsidRPr="00FE185C">
        <w:rPr>
          <w:b/>
          <w:bCs/>
        </w:rPr>
        <w:t>11</w:t>
      </w:r>
      <w:r w:rsidR="00FE185C" w:rsidRPr="00FE185C">
        <w:t>, 252–263 (2013).</w:t>
      </w:r>
    </w:p>
    <w:p w14:paraId="0A4E1A34" w14:textId="77777777" w:rsidR="00FE185C" w:rsidRPr="00FE185C" w:rsidRDefault="00FE185C" w:rsidP="00FE185C">
      <w:pPr>
        <w:pStyle w:val="Bibliography"/>
      </w:pPr>
      <w:r w:rsidRPr="00FE185C">
        <w:t>2.</w:t>
      </w:r>
      <w:r w:rsidRPr="00FE185C">
        <w:tab/>
        <w:t xml:space="preserve">Johnson, C. M. &amp; Grossman, A. D. Integrative and Conjugative Elements (ICEs): What They Do and How They Work. </w:t>
      </w:r>
      <w:r w:rsidRPr="00FE185C">
        <w:rPr>
          <w:i/>
          <w:iCs/>
        </w:rPr>
        <w:t>Annu. Rev. Genet.</w:t>
      </w:r>
      <w:r w:rsidRPr="00FE185C">
        <w:t xml:space="preserve"> </w:t>
      </w:r>
      <w:r w:rsidRPr="00FE185C">
        <w:rPr>
          <w:b/>
          <w:bCs/>
        </w:rPr>
        <w:t>49</w:t>
      </w:r>
      <w:r w:rsidRPr="00FE185C">
        <w:t>, 577–601 (2015).</w:t>
      </w:r>
    </w:p>
    <w:p w14:paraId="714FEC18" w14:textId="77777777" w:rsidR="00FE185C" w:rsidRPr="00FE185C" w:rsidRDefault="00FE185C" w:rsidP="00FE185C">
      <w:pPr>
        <w:pStyle w:val="Bibliography"/>
      </w:pPr>
      <w:r w:rsidRPr="00FE185C">
        <w:t>3.</w:t>
      </w:r>
      <w:r w:rsidRPr="00FE185C">
        <w:tab/>
        <w:t xml:space="preserve">Colombi, E. </w:t>
      </w:r>
      <w:r w:rsidRPr="00FE185C">
        <w:rPr>
          <w:i/>
          <w:iCs/>
        </w:rPr>
        <w:t>et al.</w:t>
      </w:r>
      <w:r w:rsidRPr="00FE185C">
        <w:t xml:space="preserve"> Population genomics of Australian indigenous </w:t>
      </w:r>
      <w:proofErr w:type="spellStart"/>
      <w:r w:rsidRPr="00FE185C">
        <w:t>Mesorhizobium</w:t>
      </w:r>
      <w:proofErr w:type="spellEnd"/>
      <w:r w:rsidRPr="00FE185C">
        <w:t xml:space="preserve"> reveals diverse nonsymbiotic genospecies capable of nitrogen-fixing symbioses following horizontal gene transfer. </w:t>
      </w:r>
      <w:proofErr w:type="spellStart"/>
      <w:r w:rsidRPr="00FE185C">
        <w:rPr>
          <w:i/>
          <w:iCs/>
        </w:rPr>
        <w:t>Microb</w:t>
      </w:r>
      <w:proofErr w:type="spellEnd"/>
      <w:r w:rsidRPr="00FE185C">
        <w:rPr>
          <w:i/>
          <w:iCs/>
        </w:rPr>
        <w:t>. Genomics</w:t>
      </w:r>
      <w:r w:rsidRPr="00FE185C">
        <w:t xml:space="preserve"> </w:t>
      </w:r>
      <w:r w:rsidRPr="00FE185C">
        <w:rPr>
          <w:b/>
          <w:bCs/>
        </w:rPr>
        <w:t>9</w:t>
      </w:r>
      <w:r w:rsidRPr="00FE185C">
        <w:t>, 000918 (2023).</w:t>
      </w:r>
    </w:p>
    <w:p w14:paraId="22213F32" w14:textId="77777777" w:rsidR="00FE185C" w:rsidRPr="00FE185C" w:rsidRDefault="00FE185C" w:rsidP="00FE185C">
      <w:pPr>
        <w:pStyle w:val="Bibliography"/>
      </w:pPr>
      <w:r w:rsidRPr="00FE185C">
        <w:t>4.</w:t>
      </w:r>
      <w:r w:rsidRPr="00FE185C">
        <w:tab/>
      </w:r>
      <w:proofErr w:type="spellStart"/>
      <w:r w:rsidRPr="00FE185C">
        <w:t>Guédon</w:t>
      </w:r>
      <w:proofErr w:type="spellEnd"/>
      <w:r w:rsidRPr="00FE185C">
        <w:t xml:space="preserve">, G., </w:t>
      </w:r>
      <w:proofErr w:type="spellStart"/>
      <w:r w:rsidRPr="00FE185C">
        <w:t>Libante</w:t>
      </w:r>
      <w:proofErr w:type="spellEnd"/>
      <w:r w:rsidRPr="00FE185C">
        <w:t xml:space="preserve">, V., Coluzzi, C., </w:t>
      </w:r>
      <w:proofErr w:type="spellStart"/>
      <w:r w:rsidRPr="00FE185C">
        <w:t>Payot</w:t>
      </w:r>
      <w:proofErr w:type="spellEnd"/>
      <w:r w:rsidRPr="00FE185C">
        <w:t xml:space="preserve">, S. &amp; Leblond-Bourget, N. The Obscure World of Integrative and Mobilizable Elements, Highly Widespread Elements that Pirate Bacterial Conjugative Systems. </w:t>
      </w:r>
      <w:r w:rsidRPr="00FE185C">
        <w:rPr>
          <w:i/>
          <w:iCs/>
        </w:rPr>
        <w:t>Genes</w:t>
      </w:r>
      <w:r w:rsidRPr="00FE185C">
        <w:t xml:space="preserve"> </w:t>
      </w:r>
      <w:r w:rsidRPr="00FE185C">
        <w:rPr>
          <w:b/>
          <w:bCs/>
        </w:rPr>
        <w:t>8</w:t>
      </w:r>
      <w:r w:rsidRPr="00FE185C">
        <w:t>, 337 (2017).</w:t>
      </w:r>
    </w:p>
    <w:p w14:paraId="708218FC" w14:textId="77777777" w:rsidR="00FE185C" w:rsidRPr="00FE185C" w:rsidRDefault="00FE185C" w:rsidP="00FE185C">
      <w:pPr>
        <w:pStyle w:val="Bibliography"/>
      </w:pPr>
      <w:r w:rsidRPr="00FE185C">
        <w:t>5.</w:t>
      </w:r>
      <w:r w:rsidRPr="00FE185C">
        <w:tab/>
        <w:t xml:space="preserve">Wang, D., Yang, S., Tang, F. &amp; Zhu, H. Symbiosis specificity in the legume – </w:t>
      </w:r>
      <w:proofErr w:type="spellStart"/>
      <w:r w:rsidRPr="00FE185C">
        <w:t>rhizobial</w:t>
      </w:r>
      <w:proofErr w:type="spellEnd"/>
      <w:r w:rsidRPr="00FE185C">
        <w:t xml:space="preserve"> mutualism. </w:t>
      </w:r>
      <w:r w:rsidRPr="00FE185C">
        <w:rPr>
          <w:i/>
          <w:iCs/>
        </w:rPr>
        <w:t xml:space="preserve">Cell. </w:t>
      </w:r>
      <w:proofErr w:type="spellStart"/>
      <w:r w:rsidRPr="00FE185C">
        <w:rPr>
          <w:i/>
          <w:iCs/>
        </w:rPr>
        <w:t>Microbiol</w:t>
      </w:r>
      <w:proofErr w:type="spellEnd"/>
      <w:r w:rsidRPr="00FE185C">
        <w:rPr>
          <w:i/>
          <w:iCs/>
        </w:rPr>
        <w:t>.</w:t>
      </w:r>
      <w:r w:rsidRPr="00FE185C">
        <w:t xml:space="preserve"> </w:t>
      </w:r>
      <w:r w:rsidRPr="00FE185C">
        <w:rPr>
          <w:b/>
          <w:bCs/>
        </w:rPr>
        <w:t>14</w:t>
      </w:r>
      <w:r w:rsidRPr="00FE185C">
        <w:t>, 334–342 (2012).</w:t>
      </w:r>
    </w:p>
    <w:p w14:paraId="4A0561C0" w14:textId="77777777" w:rsidR="00FE185C" w:rsidRPr="00FE185C" w:rsidRDefault="00FE185C" w:rsidP="00FE185C">
      <w:pPr>
        <w:pStyle w:val="Bibliography"/>
      </w:pPr>
      <w:r w:rsidRPr="00FE185C">
        <w:t>6.</w:t>
      </w:r>
      <w:r w:rsidRPr="00FE185C">
        <w:tab/>
        <w:t>Posit team. RStudio: Integrated Development Environment for R. Posit Software, PBC (2025).</w:t>
      </w:r>
    </w:p>
    <w:p w14:paraId="4B83D34C" w14:textId="77777777" w:rsidR="00FE185C" w:rsidRPr="00FE185C" w:rsidRDefault="00FE185C" w:rsidP="00FE185C">
      <w:pPr>
        <w:pStyle w:val="Bibliography"/>
      </w:pPr>
      <w:r w:rsidRPr="00FE185C">
        <w:t>7.</w:t>
      </w:r>
      <w:r w:rsidRPr="00FE185C">
        <w:tab/>
        <w:t>Microsoft® Excel® for Microsoft 365 MSO 64-bit. Microsoft Corporation.</w:t>
      </w:r>
    </w:p>
    <w:p w14:paraId="1B4DEE91" w14:textId="77777777" w:rsidR="00FE185C" w:rsidRPr="00FE185C" w:rsidRDefault="00FE185C" w:rsidP="00FE185C">
      <w:pPr>
        <w:pStyle w:val="Bibliography"/>
      </w:pPr>
      <w:r w:rsidRPr="00FE185C">
        <w:t>8.</w:t>
      </w:r>
      <w:r w:rsidRPr="00FE185C">
        <w:tab/>
      </w:r>
      <w:proofErr w:type="spellStart"/>
      <w:r w:rsidRPr="00FE185C">
        <w:t>Lalucat</w:t>
      </w:r>
      <w:proofErr w:type="spellEnd"/>
      <w:r w:rsidRPr="00FE185C">
        <w:t xml:space="preserve">, J., </w:t>
      </w:r>
      <w:proofErr w:type="spellStart"/>
      <w:r w:rsidRPr="00FE185C">
        <w:t>Bennasar</w:t>
      </w:r>
      <w:proofErr w:type="spellEnd"/>
      <w:r w:rsidRPr="00FE185C">
        <w:t xml:space="preserve">, A., Bosch, R., García-Valdés, E. &amp; </w:t>
      </w:r>
      <w:proofErr w:type="spellStart"/>
      <w:r w:rsidRPr="00FE185C">
        <w:t>Palleroni</w:t>
      </w:r>
      <w:proofErr w:type="spellEnd"/>
      <w:r w:rsidRPr="00FE185C">
        <w:t xml:space="preserve">, N. J. Biology of Pseudomonas </w:t>
      </w:r>
      <w:proofErr w:type="spellStart"/>
      <w:r w:rsidRPr="00FE185C">
        <w:t>stutzeri</w:t>
      </w:r>
      <w:proofErr w:type="spellEnd"/>
      <w:r w:rsidRPr="00FE185C">
        <w:t xml:space="preserve">. </w:t>
      </w:r>
      <w:proofErr w:type="spellStart"/>
      <w:r w:rsidRPr="00FE185C">
        <w:rPr>
          <w:i/>
          <w:iCs/>
        </w:rPr>
        <w:t>Microbiol</w:t>
      </w:r>
      <w:proofErr w:type="spellEnd"/>
      <w:r w:rsidRPr="00FE185C">
        <w:rPr>
          <w:i/>
          <w:iCs/>
        </w:rPr>
        <w:t>. Mol. Biol. Rev.</w:t>
      </w:r>
      <w:r w:rsidRPr="00FE185C">
        <w:t xml:space="preserve"> </w:t>
      </w:r>
      <w:r w:rsidRPr="00FE185C">
        <w:rPr>
          <w:b/>
          <w:bCs/>
        </w:rPr>
        <w:t>70</w:t>
      </w:r>
      <w:r w:rsidRPr="00FE185C">
        <w:t>, 510–547 (2006).</w:t>
      </w:r>
    </w:p>
    <w:p w14:paraId="17C5EFFE" w14:textId="77777777" w:rsidR="00FE185C" w:rsidRPr="00FE185C" w:rsidRDefault="00FE185C" w:rsidP="00FE185C">
      <w:pPr>
        <w:pStyle w:val="Bibliography"/>
      </w:pPr>
      <w:r w:rsidRPr="00FE185C">
        <w:t>9.</w:t>
      </w:r>
      <w:r w:rsidRPr="00FE185C">
        <w:tab/>
        <w:t xml:space="preserve">Downie, J. A. Legume Haemoglobins: Symbiotic Nitrogen Fixation Needs Bloody Nodules. </w:t>
      </w:r>
      <w:r w:rsidRPr="00FE185C">
        <w:rPr>
          <w:i/>
          <w:iCs/>
        </w:rPr>
        <w:t>Curr. Biol.</w:t>
      </w:r>
      <w:r w:rsidRPr="00FE185C">
        <w:t xml:space="preserve"> </w:t>
      </w:r>
      <w:r w:rsidRPr="00FE185C">
        <w:rPr>
          <w:b/>
          <w:bCs/>
        </w:rPr>
        <w:t>15</w:t>
      </w:r>
      <w:r w:rsidRPr="00FE185C">
        <w:t>, R196–R198 (2005).</w:t>
      </w:r>
    </w:p>
    <w:p w14:paraId="7D4361CF" w14:textId="5087A866" w:rsidR="0051783F" w:rsidRDefault="0006597E" w:rsidP="0051783F">
      <w:pPr>
        <w:spacing w:line="360" w:lineRule="auto"/>
        <w:rPr>
          <w:b/>
          <w:bCs/>
          <w:sz w:val="26"/>
          <w:szCs w:val="26"/>
        </w:rPr>
      </w:pPr>
      <w:r w:rsidRPr="00040D0D">
        <w:rPr>
          <w:b/>
          <w:bCs/>
        </w:rPr>
        <w:fldChar w:fldCharType="end"/>
      </w:r>
    </w:p>
    <w:p w14:paraId="7C5BE424" w14:textId="77777777" w:rsidR="0051783F" w:rsidRPr="0051783F" w:rsidRDefault="0051783F" w:rsidP="0051783F">
      <w:pPr>
        <w:spacing w:line="360" w:lineRule="auto"/>
        <w:rPr>
          <w:b/>
          <w:bCs/>
          <w:sz w:val="26"/>
          <w:szCs w:val="26"/>
        </w:rPr>
      </w:pPr>
    </w:p>
    <w:sectPr w:rsidR="0051783F" w:rsidRPr="0051783F" w:rsidSect="0051783F">
      <w:headerReference w:type="default" r:id="rId19"/>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EF32D4" w14:textId="77777777" w:rsidR="00881DED" w:rsidRDefault="00881DED" w:rsidP="001E5045">
      <w:r>
        <w:separator/>
      </w:r>
    </w:p>
  </w:endnote>
  <w:endnote w:type="continuationSeparator" w:id="0">
    <w:p w14:paraId="1E733A91" w14:textId="77777777" w:rsidR="00881DED" w:rsidRDefault="00881DED" w:rsidP="001E5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8DF15A" w14:textId="77777777" w:rsidR="00881DED" w:rsidRDefault="00881DED" w:rsidP="001E5045">
      <w:r>
        <w:separator/>
      </w:r>
    </w:p>
  </w:footnote>
  <w:footnote w:type="continuationSeparator" w:id="0">
    <w:p w14:paraId="00D03C37" w14:textId="77777777" w:rsidR="00881DED" w:rsidRDefault="00881DED" w:rsidP="001E50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399D5" w14:textId="41522752" w:rsidR="001E5045" w:rsidRPr="001E5045" w:rsidRDefault="001E5045" w:rsidP="001E5045">
    <w:pPr>
      <w:pStyle w:val="Header"/>
      <w:jc w:val="right"/>
      <w:rPr>
        <w:sz w:val="20"/>
        <w:szCs w:val="20"/>
      </w:rPr>
    </w:pPr>
    <w:r>
      <w:rPr>
        <w:sz w:val="20"/>
        <w:szCs w:val="20"/>
      </w:rPr>
      <w:t>Isaak Salami, 4662514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0C0E09"/>
    <w:multiLevelType w:val="multilevel"/>
    <w:tmpl w:val="47D8A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3F008A"/>
    <w:multiLevelType w:val="multilevel"/>
    <w:tmpl w:val="93DAB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7D65BA6"/>
    <w:multiLevelType w:val="hybridMultilevel"/>
    <w:tmpl w:val="CAFCDF6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D20099"/>
    <w:multiLevelType w:val="multilevel"/>
    <w:tmpl w:val="3F8A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CAD0282"/>
    <w:multiLevelType w:val="multilevel"/>
    <w:tmpl w:val="D2F8FEA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0AB0E15"/>
    <w:multiLevelType w:val="multilevel"/>
    <w:tmpl w:val="DF58E72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5377718">
    <w:abstractNumId w:val="3"/>
  </w:num>
  <w:num w:numId="2" w16cid:durableId="102262825">
    <w:abstractNumId w:val="1"/>
  </w:num>
  <w:num w:numId="3" w16cid:durableId="2099013651">
    <w:abstractNumId w:val="2"/>
  </w:num>
  <w:num w:numId="4" w16cid:durableId="697244977">
    <w:abstractNumId w:val="0"/>
  </w:num>
  <w:num w:numId="5" w16cid:durableId="209222846">
    <w:abstractNumId w:val="5"/>
    <w:lvlOverride w:ilvl="0">
      <w:startOverride w:val="1"/>
    </w:lvlOverride>
  </w:num>
  <w:num w:numId="6" w16cid:durableId="204877156">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83F"/>
    <w:rsid w:val="000030B1"/>
    <w:rsid w:val="0000721F"/>
    <w:rsid w:val="00007398"/>
    <w:rsid w:val="00010BE3"/>
    <w:rsid w:val="000112B6"/>
    <w:rsid w:val="00011EA9"/>
    <w:rsid w:val="000301E1"/>
    <w:rsid w:val="00036C3F"/>
    <w:rsid w:val="00040D0D"/>
    <w:rsid w:val="000449A9"/>
    <w:rsid w:val="00052771"/>
    <w:rsid w:val="0005764D"/>
    <w:rsid w:val="00062923"/>
    <w:rsid w:val="0006597E"/>
    <w:rsid w:val="00073E53"/>
    <w:rsid w:val="00085CBB"/>
    <w:rsid w:val="00085D9E"/>
    <w:rsid w:val="000863F5"/>
    <w:rsid w:val="0008792C"/>
    <w:rsid w:val="0009166D"/>
    <w:rsid w:val="000923E0"/>
    <w:rsid w:val="000939A6"/>
    <w:rsid w:val="000A5A05"/>
    <w:rsid w:val="000A6ACA"/>
    <w:rsid w:val="000C6368"/>
    <w:rsid w:val="000C679C"/>
    <w:rsid w:val="000C7031"/>
    <w:rsid w:val="000D411D"/>
    <w:rsid w:val="000E4032"/>
    <w:rsid w:val="000E556E"/>
    <w:rsid w:val="000E6073"/>
    <w:rsid w:val="000E68D7"/>
    <w:rsid w:val="000E7174"/>
    <w:rsid w:val="000F53B3"/>
    <w:rsid w:val="00107E2C"/>
    <w:rsid w:val="001130E8"/>
    <w:rsid w:val="00117555"/>
    <w:rsid w:val="00121958"/>
    <w:rsid w:val="00123E34"/>
    <w:rsid w:val="00124F6D"/>
    <w:rsid w:val="001340FA"/>
    <w:rsid w:val="001402F8"/>
    <w:rsid w:val="00141ABD"/>
    <w:rsid w:val="00147A39"/>
    <w:rsid w:val="00152A87"/>
    <w:rsid w:val="00153240"/>
    <w:rsid w:val="00154CCD"/>
    <w:rsid w:val="001601F9"/>
    <w:rsid w:val="00160914"/>
    <w:rsid w:val="001613BC"/>
    <w:rsid w:val="00167904"/>
    <w:rsid w:val="00170143"/>
    <w:rsid w:val="001871D6"/>
    <w:rsid w:val="00190425"/>
    <w:rsid w:val="001A0A03"/>
    <w:rsid w:val="001A57D0"/>
    <w:rsid w:val="001A72BB"/>
    <w:rsid w:val="001C2BC5"/>
    <w:rsid w:val="001C2FDF"/>
    <w:rsid w:val="001C3264"/>
    <w:rsid w:val="001D54E7"/>
    <w:rsid w:val="001D64AB"/>
    <w:rsid w:val="001E1BD9"/>
    <w:rsid w:val="001E1E00"/>
    <w:rsid w:val="001E44BB"/>
    <w:rsid w:val="001E5045"/>
    <w:rsid w:val="001F19A4"/>
    <w:rsid w:val="001F4660"/>
    <w:rsid w:val="00207D28"/>
    <w:rsid w:val="0021539A"/>
    <w:rsid w:val="002157EC"/>
    <w:rsid w:val="002206B8"/>
    <w:rsid w:val="00221348"/>
    <w:rsid w:val="0022230C"/>
    <w:rsid w:val="00222F13"/>
    <w:rsid w:val="00223466"/>
    <w:rsid w:val="00227709"/>
    <w:rsid w:val="00234D11"/>
    <w:rsid w:val="00234E2F"/>
    <w:rsid w:val="002533C8"/>
    <w:rsid w:val="00255A7B"/>
    <w:rsid w:val="00284A13"/>
    <w:rsid w:val="00291E11"/>
    <w:rsid w:val="002929D2"/>
    <w:rsid w:val="00295A57"/>
    <w:rsid w:val="0029640C"/>
    <w:rsid w:val="002A3155"/>
    <w:rsid w:val="002A59A8"/>
    <w:rsid w:val="002A5D0B"/>
    <w:rsid w:val="002B4085"/>
    <w:rsid w:val="002B415A"/>
    <w:rsid w:val="002B4D71"/>
    <w:rsid w:val="002B61C4"/>
    <w:rsid w:val="002C0C3B"/>
    <w:rsid w:val="002C26DE"/>
    <w:rsid w:val="002C69D3"/>
    <w:rsid w:val="002D5BFE"/>
    <w:rsid w:val="002E37E4"/>
    <w:rsid w:val="002E7CB6"/>
    <w:rsid w:val="002F380B"/>
    <w:rsid w:val="00307C46"/>
    <w:rsid w:val="0031077F"/>
    <w:rsid w:val="00317DA2"/>
    <w:rsid w:val="003200BF"/>
    <w:rsid w:val="00322875"/>
    <w:rsid w:val="0032390B"/>
    <w:rsid w:val="00331218"/>
    <w:rsid w:val="003341BD"/>
    <w:rsid w:val="003407C8"/>
    <w:rsid w:val="00342386"/>
    <w:rsid w:val="00346E85"/>
    <w:rsid w:val="0034771C"/>
    <w:rsid w:val="003521AB"/>
    <w:rsid w:val="00352E1F"/>
    <w:rsid w:val="003546B5"/>
    <w:rsid w:val="0035528A"/>
    <w:rsid w:val="00361254"/>
    <w:rsid w:val="00375293"/>
    <w:rsid w:val="003755D5"/>
    <w:rsid w:val="003767A6"/>
    <w:rsid w:val="003845EA"/>
    <w:rsid w:val="0039019D"/>
    <w:rsid w:val="003A2C01"/>
    <w:rsid w:val="003A5D97"/>
    <w:rsid w:val="003D386F"/>
    <w:rsid w:val="003D4D6C"/>
    <w:rsid w:val="003D553E"/>
    <w:rsid w:val="003D5E25"/>
    <w:rsid w:val="003D61F4"/>
    <w:rsid w:val="003D67D8"/>
    <w:rsid w:val="003D6868"/>
    <w:rsid w:val="003E0EBF"/>
    <w:rsid w:val="003E3184"/>
    <w:rsid w:val="003F0302"/>
    <w:rsid w:val="003F68A1"/>
    <w:rsid w:val="003F6DC9"/>
    <w:rsid w:val="00400658"/>
    <w:rsid w:val="0040625B"/>
    <w:rsid w:val="004068FF"/>
    <w:rsid w:val="00410490"/>
    <w:rsid w:val="00410C0C"/>
    <w:rsid w:val="00413389"/>
    <w:rsid w:val="004217C3"/>
    <w:rsid w:val="0042188B"/>
    <w:rsid w:val="00424959"/>
    <w:rsid w:val="00424BB1"/>
    <w:rsid w:val="00427F0F"/>
    <w:rsid w:val="00452A16"/>
    <w:rsid w:val="00456DB7"/>
    <w:rsid w:val="00457471"/>
    <w:rsid w:val="00457B44"/>
    <w:rsid w:val="00460E9C"/>
    <w:rsid w:val="0046139F"/>
    <w:rsid w:val="00462928"/>
    <w:rsid w:val="00462C50"/>
    <w:rsid w:val="00464137"/>
    <w:rsid w:val="00490B33"/>
    <w:rsid w:val="00497D7F"/>
    <w:rsid w:val="004A1C34"/>
    <w:rsid w:val="004B0C69"/>
    <w:rsid w:val="004B4C4A"/>
    <w:rsid w:val="004C0374"/>
    <w:rsid w:val="004C04F0"/>
    <w:rsid w:val="004C1209"/>
    <w:rsid w:val="004C3EF8"/>
    <w:rsid w:val="004D5998"/>
    <w:rsid w:val="004D6DD3"/>
    <w:rsid w:val="004E4654"/>
    <w:rsid w:val="004E7C75"/>
    <w:rsid w:val="004F31FC"/>
    <w:rsid w:val="005034C1"/>
    <w:rsid w:val="0050744F"/>
    <w:rsid w:val="005109D0"/>
    <w:rsid w:val="00511CFF"/>
    <w:rsid w:val="00511FE2"/>
    <w:rsid w:val="00516779"/>
    <w:rsid w:val="005167EE"/>
    <w:rsid w:val="0051783F"/>
    <w:rsid w:val="005350E3"/>
    <w:rsid w:val="00540C3C"/>
    <w:rsid w:val="00542FAB"/>
    <w:rsid w:val="005434EE"/>
    <w:rsid w:val="0054544B"/>
    <w:rsid w:val="00546744"/>
    <w:rsid w:val="00550EF4"/>
    <w:rsid w:val="0055788C"/>
    <w:rsid w:val="00564D13"/>
    <w:rsid w:val="0057420A"/>
    <w:rsid w:val="00574D20"/>
    <w:rsid w:val="005833F6"/>
    <w:rsid w:val="005909DF"/>
    <w:rsid w:val="00591745"/>
    <w:rsid w:val="00593FA2"/>
    <w:rsid w:val="005970AA"/>
    <w:rsid w:val="005A3939"/>
    <w:rsid w:val="005A7272"/>
    <w:rsid w:val="005B3502"/>
    <w:rsid w:val="005B7FBE"/>
    <w:rsid w:val="005C7FAC"/>
    <w:rsid w:val="005E0F9E"/>
    <w:rsid w:val="005F348E"/>
    <w:rsid w:val="005F3B8A"/>
    <w:rsid w:val="00600878"/>
    <w:rsid w:val="00600CD8"/>
    <w:rsid w:val="0061004E"/>
    <w:rsid w:val="006155D2"/>
    <w:rsid w:val="00624D46"/>
    <w:rsid w:val="00625902"/>
    <w:rsid w:val="00627300"/>
    <w:rsid w:val="006340BE"/>
    <w:rsid w:val="0063503F"/>
    <w:rsid w:val="00635888"/>
    <w:rsid w:val="006405FC"/>
    <w:rsid w:val="00657838"/>
    <w:rsid w:val="0067090E"/>
    <w:rsid w:val="006720C6"/>
    <w:rsid w:val="00674F51"/>
    <w:rsid w:val="0067787C"/>
    <w:rsid w:val="00683E31"/>
    <w:rsid w:val="00685908"/>
    <w:rsid w:val="00685A6B"/>
    <w:rsid w:val="00693744"/>
    <w:rsid w:val="006964B2"/>
    <w:rsid w:val="00697248"/>
    <w:rsid w:val="006B2887"/>
    <w:rsid w:val="006C2D9B"/>
    <w:rsid w:val="006D4BF8"/>
    <w:rsid w:val="006E1DAF"/>
    <w:rsid w:val="006E6A97"/>
    <w:rsid w:val="006F09B5"/>
    <w:rsid w:val="007002FB"/>
    <w:rsid w:val="007004B3"/>
    <w:rsid w:val="007044C0"/>
    <w:rsid w:val="00706B73"/>
    <w:rsid w:val="00707927"/>
    <w:rsid w:val="00711281"/>
    <w:rsid w:val="007127E6"/>
    <w:rsid w:val="0071547C"/>
    <w:rsid w:val="007275E3"/>
    <w:rsid w:val="00732993"/>
    <w:rsid w:val="00736A08"/>
    <w:rsid w:val="0074387F"/>
    <w:rsid w:val="0074424B"/>
    <w:rsid w:val="00747C8F"/>
    <w:rsid w:val="00760683"/>
    <w:rsid w:val="00766F64"/>
    <w:rsid w:val="007720B6"/>
    <w:rsid w:val="00772595"/>
    <w:rsid w:val="0078447D"/>
    <w:rsid w:val="0079319C"/>
    <w:rsid w:val="007A1176"/>
    <w:rsid w:val="007B33BC"/>
    <w:rsid w:val="007C1685"/>
    <w:rsid w:val="007C3563"/>
    <w:rsid w:val="007C39AE"/>
    <w:rsid w:val="007C7560"/>
    <w:rsid w:val="007C772F"/>
    <w:rsid w:val="007D02D7"/>
    <w:rsid w:val="007D03B6"/>
    <w:rsid w:val="007D2C9C"/>
    <w:rsid w:val="007D2E72"/>
    <w:rsid w:val="007D73FF"/>
    <w:rsid w:val="007E40CE"/>
    <w:rsid w:val="007E6148"/>
    <w:rsid w:val="007E7863"/>
    <w:rsid w:val="007F17C8"/>
    <w:rsid w:val="007F1FF8"/>
    <w:rsid w:val="007F218A"/>
    <w:rsid w:val="007F394B"/>
    <w:rsid w:val="00801FB7"/>
    <w:rsid w:val="008049AD"/>
    <w:rsid w:val="0081580E"/>
    <w:rsid w:val="00827140"/>
    <w:rsid w:val="0083467E"/>
    <w:rsid w:val="00835B39"/>
    <w:rsid w:val="00840B86"/>
    <w:rsid w:val="008422EE"/>
    <w:rsid w:val="00842308"/>
    <w:rsid w:val="008435E9"/>
    <w:rsid w:val="008442E0"/>
    <w:rsid w:val="00844AC5"/>
    <w:rsid w:val="00847184"/>
    <w:rsid w:val="008507E4"/>
    <w:rsid w:val="008509F6"/>
    <w:rsid w:val="00861C6C"/>
    <w:rsid w:val="0086213E"/>
    <w:rsid w:val="00865290"/>
    <w:rsid w:val="008705FF"/>
    <w:rsid w:val="00881407"/>
    <w:rsid w:val="00881DED"/>
    <w:rsid w:val="00885972"/>
    <w:rsid w:val="00887F58"/>
    <w:rsid w:val="0089116B"/>
    <w:rsid w:val="00894408"/>
    <w:rsid w:val="008961A6"/>
    <w:rsid w:val="008965DC"/>
    <w:rsid w:val="008A10A6"/>
    <w:rsid w:val="008A70D8"/>
    <w:rsid w:val="008B21C7"/>
    <w:rsid w:val="008B533B"/>
    <w:rsid w:val="008B719F"/>
    <w:rsid w:val="008B79EC"/>
    <w:rsid w:val="008C6598"/>
    <w:rsid w:val="008D11C4"/>
    <w:rsid w:val="008D1981"/>
    <w:rsid w:val="008D4497"/>
    <w:rsid w:val="008D5E50"/>
    <w:rsid w:val="008D72E2"/>
    <w:rsid w:val="008E236A"/>
    <w:rsid w:val="008E42BC"/>
    <w:rsid w:val="008E746B"/>
    <w:rsid w:val="008F0804"/>
    <w:rsid w:val="008F3FDF"/>
    <w:rsid w:val="009030BC"/>
    <w:rsid w:val="00915561"/>
    <w:rsid w:val="00922ACB"/>
    <w:rsid w:val="0092355B"/>
    <w:rsid w:val="009237A1"/>
    <w:rsid w:val="00940A8D"/>
    <w:rsid w:val="009464EA"/>
    <w:rsid w:val="009551B3"/>
    <w:rsid w:val="009646FC"/>
    <w:rsid w:val="009669F1"/>
    <w:rsid w:val="00966F73"/>
    <w:rsid w:val="00985102"/>
    <w:rsid w:val="009909B8"/>
    <w:rsid w:val="0099302A"/>
    <w:rsid w:val="009956E4"/>
    <w:rsid w:val="009A011B"/>
    <w:rsid w:val="009A3097"/>
    <w:rsid w:val="009A674C"/>
    <w:rsid w:val="009B0130"/>
    <w:rsid w:val="009B2F71"/>
    <w:rsid w:val="009D0E73"/>
    <w:rsid w:val="009D1EFC"/>
    <w:rsid w:val="009D7B8C"/>
    <w:rsid w:val="009E3AB9"/>
    <w:rsid w:val="009F2EE8"/>
    <w:rsid w:val="00A02D34"/>
    <w:rsid w:val="00A152CC"/>
    <w:rsid w:val="00A1547F"/>
    <w:rsid w:val="00A16759"/>
    <w:rsid w:val="00A22941"/>
    <w:rsid w:val="00A303A0"/>
    <w:rsid w:val="00A31F6C"/>
    <w:rsid w:val="00A47684"/>
    <w:rsid w:val="00A537BC"/>
    <w:rsid w:val="00A662D4"/>
    <w:rsid w:val="00A66DA7"/>
    <w:rsid w:val="00A67D67"/>
    <w:rsid w:val="00A70DA7"/>
    <w:rsid w:val="00A90ABF"/>
    <w:rsid w:val="00A91150"/>
    <w:rsid w:val="00A924F9"/>
    <w:rsid w:val="00AA168F"/>
    <w:rsid w:val="00AA2620"/>
    <w:rsid w:val="00AB4184"/>
    <w:rsid w:val="00AB4FAC"/>
    <w:rsid w:val="00AC1F59"/>
    <w:rsid w:val="00AC3F69"/>
    <w:rsid w:val="00AC540F"/>
    <w:rsid w:val="00AC60DF"/>
    <w:rsid w:val="00AE7923"/>
    <w:rsid w:val="00AF20C1"/>
    <w:rsid w:val="00AF39C2"/>
    <w:rsid w:val="00AF5158"/>
    <w:rsid w:val="00AF7E46"/>
    <w:rsid w:val="00B00282"/>
    <w:rsid w:val="00B03927"/>
    <w:rsid w:val="00B05E0D"/>
    <w:rsid w:val="00B05F68"/>
    <w:rsid w:val="00B100B4"/>
    <w:rsid w:val="00B25FFE"/>
    <w:rsid w:val="00B37D29"/>
    <w:rsid w:val="00B6796D"/>
    <w:rsid w:val="00B73C5B"/>
    <w:rsid w:val="00B801AC"/>
    <w:rsid w:val="00B8686E"/>
    <w:rsid w:val="00B95289"/>
    <w:rsid w:val="00BA2B02"/>
    <w:rsid w:val="00BA4867"/>
    <w:rsid w:val="00BA4A9F"/>
    <w:rsid w:val="00BA5A36"/>
    <w:rsid w:val="00BB0022"/>
    <w:rsid w:val="00BB03BE"/>
    <w:rsid w:val="00BB4D20"/>
    <w:rsid w:val="00BB5C5E"/>
    <w:rsid w:val="00BB5CC2"/>
    <w:rsid w:val="00BC1F12"/>
    <w:rsid w:val="00BC1FE2"/>
    <w:rsid w:val="00BD0FAF"/>
    <w:rsid w:val="00BD20E7"/>
    <w:rsid w:val="00BD30AB"/>
    <w:rsid w:val="00BD4CB0"/>
    <w:rsid w:val="00BD59E3"/>
    <w:rsid w:val="00BD6A77"/>
    <w:rsid w:val="00BE0D3A"/>
    <w:rsid w:val="00BE10AE"/>
    <w:rsid w:val="00BE1F00"/>
    <w:rsid w:val="00BF0561"/>
    <w:rsid w:val="00BF227C"/>
    <w:rsid w:val="00BF289A"/>
    <w:rsid w:val="00BF35EA"/>
    <w:rsid w:val="00C056CF"/>
    <w:rsid w:val="00C05874"/>
    <w:rsid w:val="00C20E60"/>
    <w:rsid w:val="00C22BA0"/>
    <w:rsid w:val="00C25EB2"/>
    <w:rsid w:val="00C2680F"/>
    <w:rsid w:val="00C30BEB"/>
    <w:rsid w:val="00C33D33"/>
    <w:rsid w:val="00C367F2"/>
    <w:rsid w:val="00C3712C"/>
    <w:rsid w:val="00C4161A"/>
    <w:rsid w:val="00C42C6E"/>
    <w:rsid w:val="00C42DE1"/>
    <w:rsid w:val="00C45A00"/>
    <w:rsid w:val="00C505BB"/>
    <w:rsid w:val="00C50765"/>
    <w:rsid w:val="00C51F7B"/>
    <w:rsid w:val="00C631B6"/>
    <w:rsid w:val="00C6786C"/>
    <w:rsid w:val="00C73233"/>
    <w:rsid w:val="00C73625"/>
    <w:rsid w:val="00C818D5"/>
    <w:rsid w:val="00C823E4"/>
    <w:rsid w:val="00C90D7D"/>
    <w:rsid w:val="00C97041"/>
    <w:rsid w:val="00CA4757"/>
    <w:rsid w:val="00CA7969"/>
    <w:rsid w:val="00CB50D7"/>
    <w:rsid w:val="00CB6D39"/>
    <w:rsid w:val="00CC0D6E"/>
    <w:rsid w:val="00CC71CA"/>
    <w:rsid w:val="00CC7D66"/>
    <w:rsid w:val="00CD2CCD"/>
    <w:rsid w:val="00CD669F"/>
    <w:rsid w:val="00CD680C"/>
    <w:rsid w:val="00CE048B"/>
    <w:rsid w:val="00CE57D7"/>
    <w:rsid w:val="00D01596"/>
    <w:rsid w:val="00D016AD"/>
    <w:rsid w:val="00D03B79"/>
    <w:rsid w:val="00D04014"/>
    <w:rsid w:val="00D141A2"/>
    <w:rsid w:val="00D32EDB"/>
    <w:rsid w:val="00D34E35"/>
    <w:rsid w:val="00D40369"/>
    <w:rsid w:val="00D4178E"/>
    <w:rsid w:val="00D45E51"/>
    <w:rsid w:val="00D50BE9"/>
    <w:rsid w:val="00D63938"/>
    <w:rsid w:val="00D7749C"/>
    <w:rsid w:val="00D816D6"/>
    <w:rsid w:val="00D84949"/>
    <w:rsid w:val="00D84A14"/>
    <w:rsid w:val="00D93607"/>
    <w:rsid w:val="00D947C2"/>
    <w:rsid w:val="00DA32B5"/>
    <w:rsid w:val="00DA5CF1"/>
    <w:rsid w:val="00DB0B24"/>
    <w:rsid w:val="00DB2380"/>
    <w:rsid w:val="00DC0B78"/>
    <w:rsid w:val="00DC1E3B"/>
    <w:rsid w:val="00DD247D"/>
    <w:rsid w:val="00DD5931"/>
    <w:rsid w:val="00DD63D1"/>
    <w:rsid w:val="00DE3087"/>
    <w:rsid w:val="00DE573F"/>
    <w:rsid w:val="00DF5880"/>
    <w:rsid w:val="00E00BD0"/>
    <w:rsid w:val="00E015FB"/>
    <w:rsid w:val="00E016EC"/>
    <w:rsid w:val="00E148FE"/>
    <w:rsid w:val="00E163BA"/>
    <w:rsid w:val="00E35697"/>
    <w:rsid w:val="00E35754"/>
    <w:rsid w:val="00E4311C"/>
    <w:rsid w:val="00E47B3D"/>
    <w:rsid w:val="00E5583B"/>
    <w:rsid w:val="00E57558"/>
    <w:rsid w:val="00E63EA4"/>
    <w:rsid w:val="00E6561A"/>
    <w:rsid w:val="00E75501"/>
    <w:rsid w:val="00E77319"/>
    <w:rsid w:val="00E82F15"/>
    <w:rsid w:val="00E90F6F"/>
    <w:rsid w:val="00E919C8"/>
    <w:rsid w:val="00E91E17"/>
    <w:rsid w:val="00E9492A"/>
    <w:rsid w:val="00E95298"/>
    <w:rsid w:val="00E96221"/>
    <w:rsid w:val="00EA2C26"/>
    <w:rsid w:val="00EB2ADA"/>
    <w:rsid w:val="00EB3B53"/>
    <w:rsid w:val="00EB4A70"/>
    <w:rsid w:val="00ED160B"/>
    <w:rsid w:val="00ED5C24"/>
    <w:rsid w:val="00ED7A31"/>
    <w:rsid w:val="00EE0E1E"/>
    <w:rsid w:val="00EE421C"/>
    <w:rsid w:val="00EF078F"/>
    <w:rsid w:val="00EF1987"/>
    <w:rsid w:val="00EF1DA6"/>
    <w:rsid w:val="00EF282D"/>
    <w:rsid w:val="00EF3554"/>
    <w:rsid w:val="00EF5676"/>
    <w:rsid w:val="00F21CD7"/>
    <w:rsid w:val="00F22A90"/>
    <w:rsid w:val="00F26CFC"/>
    <w:rsid w:val="00F30F85"/>
    <w:rsid w:val="00F31DAC"/>
    <w:rsid w:val="00F34346"/>
    <w:rsid w:val="00F349B5"/>
    <w:rsid w:val="00F44A1F"/>
    <w:rsid w:val="00F53703"/>
    <w:rsid w:val="00F569B2"/>
    <w:rsid w:val="00F62780"/>
    <w:rsid w:val="00F63071"/>
    <w:rsid w:val="00F66E13"/>
    <w:rsid w:val="00F66F7B"/>
    <w:rsid w:val="00F67574"/>
    <w:rsid w:val="00F743E3"/>
    <w:rsid w:val="00F80094"/>
    <w:rsid w:val="00F81829"/>
    <w:rsid w:val="00F87358"/>
    <w:rsid w:val="00F9189C"/>
    <w:rsid w:val="00F918EB"/>
    <w:rsid w:val="00F926E3"/>
    <w:rsid w:val="00FB516A"/>
    <w:rsid w:val="00FC0BDF"/>
    <w:rsid w:val="00FD42B5"/>
    <w:rsid w:val="00FD5A7A"/>
    <w:rsid w:val="00FE0754"/>
    <w:rsid w:val="00FE185C"/>
    <w:rsid w:val="00FE5A6B"/>
    <w:rsid w:val="00FF50AE"/>
    <w:rsid w:val="00FF66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1AD7E"/>
  <w15:chartTrackingRefBased/>
  <w15:docId w15:val="{36E08971-3028-4D22-ABFB-07FF2A263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48B"/>
    <w:pPr>
      <w:spacing w:after="0" w:line="240" w:lineRule="auto"/>
    </w:pPr>
    <w:rPr>
      <w:rFonts w:ascii="Times New Roman" w:eastAsia="Times New Roman" w:hAnsi="Times New Roman" w:cs="Times New Roman"/>
      <w:kern w:val="0"/>
      <w:lang w:eastAsia="en-AU"/>
      <w14:ligatures w14:val="none"/>
    </w:rPr>
  </w:style>
  <w:style w:type="paragraph" w:styleId="Heading1">
    <w:name w:val="heading 1"/>
    <w:basedOn w:val="Normal"/>
    <w:next w:val="Normal"/>
    <w:link w:val="Heading1Char"/>
    <w:uiPriority w:val="9"/>
    <w:qFormat/>
    <w:rsid w:val="005178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178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8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8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8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83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83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83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83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8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178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8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8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8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8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8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8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83F"/>
    <w:rPr>
      <w:rFonts w:eastAsiaTheme="majorEastAsia" w:cstheme="majorBidi"/>
      <w:color w:val="272727" w:themeColor="text1" w:themeTint="D8"/>
    </w:rPr>
  </w:style>
  <w:style w:type="paragraph" w:styleId="Title">
    <w:name w:val="Title"/>
    <w:basedOn w:val="Normal"/>
    <w:next w:val="Normal"/>
    <w:link w:val="TitleChar"/>
    <w:uiPriority w:val="10"/>
    <w:qFormat/>
    <w:rsid w:val="0051783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8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8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8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83F"/>
    <w:pPr>
      <w:spacing w:before="160"/>
      <w:jc w:val="center"/>
    </w:pPr>
    <w:rPr>
      <w:i/>
      <w:iCs/>
      <w:color w:val="404040" w:themeColor="text1" w:themeTint="BF"/>
    </w:rPr>
  </w:style>
  <w:style w:type="character" w:customStyle="1" w:styleId="QuoteChar">
    <w:name w:val="Quote Char"/>
    <w:basedOn w:val="DefaultParagraphFont"/>
    <w:link w:val="Quote"/>
    <w:uiPriority w:val="29"/>
    <w:rsid w:val="0051783F"/>
    <w:rPr>
      <w:i/>
      <w:iCs/>
      <w:color w:val="404040" w:themeColor="text1" w:themeTint="BF"/>
    </w:rPr>
  </w:style>
  <w:style w:type="paragraph" w:styleId="ListParagraph">
    <w:name w:val="List Paragraph"/>
    <w:basedOn w:val="Normal"/>
    <w:uiPriority w:val="34"/>
    <w:qFormat/>
    <w:rsid w:val="0051783F"/>
    <w:pPr>
      <w:ind w:left="720"/>
      <w:contextualSpacing/>
    </w:pPr>
  </w:style>
  <w:style w:type="character" w:styleId="IntenseEmphasis">
    <w:name w:val="Intense Emphasis"/>
    <w:basedOn w:val="DefaultParagraphFont"/>
    <w:uiPriority w:val="21"/>
    <w:qFormat/>
    <w:rsid w:val="0051783F"/>
    <w:rPr>
      <w:i/>
      <w:iCs/>
      <w:color w:val="0F4761" w:themeColor="accent1" w:themeShade="BF"/>
    </w:rPr>
  </w:style>
  <w:style w:type="paragraph" w:styleId="IntenseQuote">
    <w:name w:val="Intense Quote"/>
    <w:basedOn w:val="Normal"/>
    <w:next w:val="Normal"/>
    <w:link w:val="IntenseQuoteChar"/>
    <w:uiPriority w:val="30"/>
    <w:qFormat/>
    <w:rsid w:val="005178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83F"/>
    <w:rPr>
      <w:i/>
      <w:iCs/>
      <w:color w:val="0F4761" w:themeColor="accent1" w:themeShade="BF"/>
    </w:rPr>
  </w:style>
  <w:style w:type="character" w:styleId="IntenseReference">
    <w:name w:val="Intense Reference"/>
    <w:basedOn w:val="DefaultParagraphFont"/>
    <w:uiPriority w:val="32"/>
    <w:qFormat/>
    <w:rsid w:val="0051783F"/>
    <w:rPr>
      <w:b/>
      <w:bCs/>
      <w:smallCaps/>
      <w:color w:val="0F4761" w:themeColor="accent1" w:themeShade="BF"/>
      <w:spacing w:val="5"/>
    </w:rPr>
  </w:style>
  <w:style w:type="paragraph" w:styleId="Bibliography">
    <w:name w:val="Bibliography"/>
    <w:basedOn w:val="Normal"/>
    <w:next w:val="Normal"/>
    <w:uiPriority w:val="37"/>
    <w:unhideWhenUsed/>
    <w:rsid w:val="0006597E"/>
    <w:pPr>
      <w:tabs>
        <w:tab w:val="left" w:pos="264"/>
      </w:tabs>
      <w:spacing w:line="480" w:lineRule="auto"/>
      <w:ind w:left="264" w:hanging="264"/>
    </w:pPr>
  </w:style>
  <w:style w:type="paragraph" w:styleId="Header">
    <w:name w:val="header"/>
    <w:basedOn w:val="Normal"/>
    <w:link w:val="HeaderChar"/>
    <w:uiPriority w:val="99"/>
    <w:unhideWhenUsed/>
    <w:rsid w:val="001E5045"/>
    <w:pPr>
      <w:tabs>
        <w:tab w:val="center" w:pos="4513"/>
        <w:tab w:val="right" w:pos="9026"/>
      </w:tabs>
    </w:pPr>
  </w:style>
  <w:style w:type="character" w:customStyle="1" w:styleId="HeaderChar">
    <w:name w:val="Header Char"/>
    <w:basedOn w:val="DefaultParagraphFont"/>
    <w:link w:val="Header"/>
    <w:uiPriority w:val="99"/>
    <w:rsid w:val="001E5045"/>
    <w:rPr>
      <w:rFonts w:ascii="Times New Roman" w:eastAsia="Times New Roman" w:hAnsi="Times New Roman" w:cs="Times New Roman"/>
      <w:kern w:val="0"/>
      <w:lang w:eastAsia="en-AU"/>
      <w14:ligatures w14:val="none"/>
    </w:rPr>
  </w:style>
  <w:style w:type="paragraph" w:styleId="Footer">
    <w:name w:val="footer"/>
    <w:basedOn w:val="Normal"/>
    <w:link w:val="FooterChar"/>
    <w:uiPriority w:val="99"/>
    <w:unhideWhenUsed/>
    <w:rsid w:val="001E5045"/>
    <w:pPr>
      <w:tabs>
        <w:tab w:val="center" w:pos="4513"/>
        <w:tab w:val="right" w:pos="9026"/>
      </w:tabs>
    </w:pPr>
  </w:style>
  <w:style w:type="character" w:customStyle="1" w:styleId="FooterChar">
    <w:name w:val="Footer Char"/>
    <w:basedOn w:val="DefaultParagraphFont"/>
    <w:link w:val="Footer"/>
    <w:uiPriority w:val="99"/>
    <w:rsid w:val="001E5045"/>
    <w:rPr>
      <w:rFonts w:ascii="Times New Roman" w:eastAsia="Times New Roman" w:hAnsi="Times New Roman" w:cs="Times New Roman"/>
      <w:kern w:val="0"/>
      <w:lang w:eastAsia="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035448">
      <w:bodyDiv w:val="1"/>
      <w:marLeft w:val="0"/>
      <w:marRight w:val="0"/>
      <w:marTop w:val="0"/>
      <w:marBottom w:val="0"/>
      <w:divBdr>
        <w:top w:val="none" w:sz="0" w:space="0" w:color="auto"/>
        <w:left w:val="none" w:sz="0" w:space="0" w:color="auto"/>
        <w:bottom w:val="none" w:sz="0" w:space="0" w:color="auto"/>
        <w:right w:val="none" w:sz="0" w:space="0" w:color="auto"/>
      </w:divBdr>
    </w:div>
    <w:div w:id="197354983">
      <w:bodyDiv w:val="1"/>
      <w:marLeft w:val="0"/>
      <w:marRight w:val="0"/>
      <w:marTop w:val="0"/>
      <w:marBottom w:val="0"/>
      <w:divBdr>
        <w:top w:val="none" w:sz="0" w:space="0" w:color="auto"/>
        <w:left w:val="none" w:sz="0" w:space="0" w:color="auto"/>
        <w:bottom w:val="none" w:sz="0" w:space="0" w:color="auto"/>
        <w:right w:val="none" w:sz="0" w:space="0" w:color="auto"/>
      </w:divBdr>
    </w:div>
    <w:div w:id="246234543">
      <w:bodyDiv w:val="1"/>
      <w:marLeft w:val="0"/>
      <w:marRight w:val="0"/>
      <w:marTop w:val="0"/>
      <w:marBottom w:val="0"/>
      <w:divBdr>
        <w:top w:val="none" w:sz="0" w:space="0" w:color="auto"/>
        <w:left w:val="none" w:sz="0" w:space="0" w:color="auto"/>
        <w:bottom w:val="none" w:sz="0" w:space="0" w:color="auto"/>
        <w:right w:val="none" w:sz="0" w:space="0" w:color="auto"/>
      </w:divBdr>
    </w:div>
    <w:div w:id="314842333">
      <w:bodyDiv w:val="1"/>
      <w:marLeft w:val="0"/>
      <w:marRight w:val="0"/>
      <w:marTop w:val="0"/>
      <w:marBottom w:val="0"/>
      <w:divBdr>
        <w:top w:val="none" w:sz="0" w:space="0" w:color="auto"/>
        <w:left w:val="none" w:sz="0" w:space="0" w:color="auto"/>
        <w:bottom w:val="none" w:sz="0" w:space="0" w:color="auto"/>
        <w:right w:val="none" w:sz="0" w:space="0" w:color="auto"/>
      </w:divBdr>
    </w:div>
    <w:div w:id="348408065">
      <w:bodyDiv w:val="1"/>
      <w:marLeft w:val="0"/>
      <w:marRight w:val="0"/>
      <w:marTop w:val="0"/>
      <w:marBottom w:val="0"/>
      <w:divBdr>
        <w:top w:val="none" w:sz="0" w:space="0" w:color="auto"/>
        <w:left w:val="none" w:sz="0" w:space="0" w:color="auto"/>
        <w:bottom w:val="none" w:sz="0" w:space="0" w:color="auto"/>
        <w:right w:val="none" w:sz="0" w:space="0" w:color="auto"/>
      </w:divBdr>
    </w:div>
    <w:div w:id="426003238">
      <w:bodyDiv w:val="1"/>
      <w:marLeft w:val="0"/>
      <w:marRight w:val="0"/>
      <w:marTop w:val="0"/>
      <w:marBottom w:val="0"/>
      <w:divBdr>
        <w:top w:val="none" w:sz="0" w:space="0" w:color="auto"/>
        <w:left w:val="none" w:sz="0" w:space="0" w:color="auto"/>
        <w:bottom w:val="none" w:sz="0" w:space="0" w:color="auto"/>
        <w:right w:val="none" w:sz="0" w:space="0" w:color="auto"/>
      </w:divBdr>
    </w:div>
    <w:div w:id="742525252">
      <w:bodyDiv w:val="1"/>
      <w:marLeft w:val="0"/>
      <w:marRight w:val="0"/>
      <w:marTop w:val="0"/>
      <w:marBottom w:val="0"/>
      <w:divBdr>
        <w:top w:val="none" w:sz="0" w:space="0" w:color="auto"/>
        <w:left w:val="none" w:sz="0" w:space="0" w:color="auto"/>
        <w:bottom w:val="none" w:sz="0" w:space="0" w:color="auto"/>
        <w:right w:val="none" w:sz="0" w:space="0" w:color="auto"/>
      </w:divBdr>
    </w:div>
    <w:div w:id="802694384">
      <w:bodyDiv w:val="1"/>
      <w:marLeft w:val="0"/>
      <w:marRight w:val="0"/>
      <w:marTop w:val="0"/>
      <w:marBottom w:val="0"/>
      <w:divBdr>
        <w:top w:val="none" w:sz="0" w:space="0" w:color="auto"/>
        <w:left w:val="none" w:sz="0" w:space="0" w:color="auto"/>
        <w:bottom w:val="none" w:sz="0" w:space="0" w:color="auto"/>
        <w:right w:val="none" w:sz="0" w:space="0" w:color="auto"/>
      </w:divBdr>
    </w:div>
    <w:div w:id="1292057837">
      <w:bodyDiv w:val="1"/>
      <w:marLeft w:val="0"/>
      <w:marRight w:val="0"/>
      <w:marTop w:val="0"/>
      <w:marBottom w:val="0"/>
      <w:divBdr>
        <w:top w:val="none" w:sz="0" w:space="0" w:color="auto"/>
        <w:left w:val="none" w:sz="0" w:space="0" w:color="auto"/>
        <w:bottom w:val="none" w:sz="0" w:space="0" w:color="auto"/>
        <w:right w:val="none" w:sz="0" w:space="0" w:color="auto"/>
      </w:divBdr>
    </w:div>
    <w:div w:id="1468430639">
      <w:bodyDiv w:val="1"/>
      <w:marLeft w:val="0"/>
      <w:marRight w:val="0"/>
      <w:marTop w:val="0"/>
      <w:marBottom w:val="0"/>
      <w:divBdr>
        <w:top w:val="none" w:sz="0" w:space="0" w:color="auto"/>
        <w:left w:val="none" w:sz="0" w:space="0" w:color="auto"/>
        <w:bottom w:val="none" w:sz="0" w:space="0" w:color="auto"/>
        <w:right w:val="none" w:sz="0" w:space="0" w:color="auto"/>
      </w:divBdr>
    </w:div>
    <w:div w:id="1528255960">
      <w:bodyDiv w:val="1"/>
      <w:marLeft w:val="0"/>
      <w:marRight w:val="0"/>
      <w:marTop w:val="0"/>
      <w:marBottom w:val="0"/>
      <w:divBdr>
        <w:top w:val="none" w:sz="0" w:space="0" w:color="auto"/>
        <w:left w:val="none" w:sz="0" w:space="0" w:color="auto"/>
        <w:bottom w:val="none" w:sz="0" w:space="0" w:color="auto"/>
        <w:right w:val="none" w:sz="0" w:space="0" w:color="auto"/>
      </w:divBdr>
    </w:div>
    <w:div w:id="1628390289">
      <w:bodyDiv w:val="1"/>
      <w:marLeft w:val="0"/>
      <w:marRight w:val="0"/>
      <w:marTop w:val="0"/>
      <w:marBottom w:val="0"/>
      <w:divBdr>
        <w:top w:val="none" w:sz="0" w:space="0" w:color="auto"/>
        <w:left w:val="none" w:sz="0" w:space="0" w:color="auto"/>
        <w:bottom w:val="none" w:sz="0" w:space="0" w:color="auto"/>
        <w:right w:val="none" w:sz="0" w:space="0" w:color="auto"/>
      </w:divBdr>
    </w:div>
    <w:div w:id="1636636874">
      <w:bodyDiv w:val="1"/>
      <w:marLeft w:val="0"/>
      <w:marRight w:val="0"/>
      <w:marTop w:val="0"/>
      <w:marBottom w:val="0"/>
      <w:divBdr>
        <w:top w:val="none" w:sz="0" w:space="0" w:color="auto"/>
        <w:left w:val="none" w:sz="0" w:space="0" w:color="auto"/>
        <w:bottom w:val="none" w:sz="0" w:space="0" w:color="auto"/>
        <w:right w:val="none" w:sz="0" w:space="0" w:color="auto"/>
      </w:divBdr>
    </w:div>
    <w:div w:id="1789272029">
      <w:bodyDiv w:val="1"/>
      <w:marLeft w:val="0"/>
      <w:marRight w:val="0"/>
      <w:marTop w:val="0"/>
      <w:marBottom w:val="0"/>
      <w:divBdr>
        <w:top w:val="none" w:sz="0" w:space="0" w:color="auto"/>
        <w:left w:val="none" w:sz="0" w:space="0" w:color="auto"/>
        <w:bottom w:val="none" w:sz="0" w:space="0" w:color="auto"/>
        <w:right w:val="none" w:sz="0" w:space="0" w:color="auto"/>
      </w:divBdr>
    </w:div>
    <w:div w:id="191280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540</TotalTime>
  <Pages>14</Pages>
  <Words>10986</Words>
  <Characters>62624</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k Salami</dc:creator>
  <cp:keywords/>
  <dc:description/>
  <cp:lastModifiedBy>Isaak Salami</cp:lastModifiedBy>
  <cp:revision>511</cp:revision>
  <dcterms:created xsi:type="dcterms:W3CDTF">2025-04-04T08:02:00Z</dcterms:created>
  <dcterms:modified xsi:type="dcterms:W3CDTF">2025-04-16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ShOiYo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